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15942" w:type="dxa"/>
        <w:tblInd w:w="-1134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15"/>
        <w:gridCol w:w="1275"/>
        <w:gridCol w:w="1133"/>
        <w:gridCol w:w="1133"/>
        <w:gridCol w:w="1416"/>
        <w:gridCol w:w="991"/>
        <w:gridCol w:w="1426"/>
        <w:gridCol w:w="840"/>
        <w:gridCol w:w="1290"/>
        <w:gridCol w:w="1133"/>
        <w:gridCol w:w="1557"/>
        <w:gridCol w:w="1133"/>
        <w:gridCol w:w="993"/>
        <w:gridCol w:w="207"/>
      </w:tblGrid>
      <w:tr w:rsidR="006324E0" w:rsidRPr="006324E0" w14:paraId="2CAA91F1" w14:textId="77777777" w:rsidTr="00EE1597">
        <w:trPr>
          <w:trHeight w:val="100"/>
        </w:trPr>
        <w:tc>
          <w:tcPr>
            <w:tcW w:w="15942" w:type="dxa"/>
            <w:gridSpan w:val="14"/>
            <w:vAlign w:val="center"/>
            <w:hideMark/>
          </w:tcPr>
          <w:p w14:paraId="7EA575F1" w14:textId="4D191AB3" w:rsidR="00C5430B" w:rsidRPr="006324E0" w:rsidRDefault="00C5430B" w:rsidP="00EE1597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Supplementary Table 1 </w:t>
            </w:r>
            <w:r w:rsidR="00415AE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Details of c</w:t>
            </w:r>
            <w:r w:rsidRPr="006324E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ohort characteristics</w:t>
            </w:r>
          </w:p>
        </w:tc>
      </w:tr>
      <w:tr w:rsidR="006324E0" w:rsidRPr="006324E0" w14:paraId="441C32B0" w14:textId="77777777" w:rsidTr="002C5FAD">
        <w:trPr>
          <w:gridAfter w:val="1"/>
          <w:wAfter w:w="207" w:type="dxa"/>
          <w:trHeight w:val="1925"/>
        </w:trPr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6ADA84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hort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F1DDB4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hort recruitment period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771F5B4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ata collection period for the timepoints used in this study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9EBDC2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thnicity (self-reported)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86A5F6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ealth status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3DA969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hort age range</w:t>
            </w:r>
          </w:p>
        </w:tc>
        <w:tc>
          <w:tcPr>
            <w:tcW w:w="1426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3D0AE3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tudy design</w:t>
            </w:r>
          </w:p>
        </w:tc>
        <w:tc>
          <w:tcPr>
            <w:tcW w:w="840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7B97CF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otal Sample size (n)</w:t>
            </w:r>
          </w:p>
        </w:tc>
        <w:tc>
          <w:tcPr>
            <w:tcW w:w="1290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1FC77B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ith longitudinal cognition data (n)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D89426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gnition follow-up interval (yrs)</w:t>
            </w:r>
          </w:p>
        </w:tc>
        <w:tc>
          <w:tcPr>
            <w:tcW w:w="1557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5C4651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ample size with longitudinal cognitive data &amp; fitting study inclusion criteria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A672C1A" w14:textId="2CDE3FAE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me</w:t>
            </w:r>
            <w:r w:rsidR="002C5FAD">
              <w:rPr>
                <w:rFonts w:ascii="Times New Roman" w:hAnsi="Times New Roman" w:cs="Times New Roman"/>
                <w:color w:val="000000" w:themeColor="text1"/>
              </w:rPr>
              <w:t>-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>point 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313A7E1" w14:textId="653DB0F4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me</w:t>
            </w:r>
            <w:r w:rsidR="002C5FAD">
              <w:rPr>
                <w:rFonts w:ascii="Times New Roman" w:hAnsi="Times New Roman" w:cs="Times New Roman"/>
                <w:color w:val="000000" w:themeColor="text1"/>
              </w:rPr>
              <w:t>-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>point 2</w:t>
            </w:r>
          </w:p>
        </w:tc>
      </w:tr>
      <w:tr w:rsidR="006324E0" w:rsidRPr="006324E0" w14:paraId="3E823D46" w14:textId="77777777" w:rsidTr="002C5FAD">
        <w:trPr>
          <w:gridAfter w:val="1"/>
          <w:wAfter w:w="207" w:type="dxa"/>
          <w:trHeight w:val="300"/>
        </w:trPr>
        <w:tc>
          <w:tcPr>
            <w:tcW w:w="1415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8D15C8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ritish Whitehall-II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2D6C78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985-current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4B0AFB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12-2016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95242D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ritish</w:t>
            </w:r>
          </w:p>
        </w:tc>
        <w:tc>
          <w:tcPr>
            <w:tcW w:w="1416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3DA3A60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mmunity-dwelling</w:t>
            </w:r>
          </w:p>
        </w:tc>
        <w:tc>
          <w:tcPr>
            <w:tcW w:w="991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5FE1E50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60 to 85</w:t>
            </w:r>
          </w:p>
        </w:tc>
        <w:tc>
          <w:tcPr>
            <w:tcW w:w="1426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0DDA7B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ongitudinal</w:t>
            </w:r>
          </w:p>
        </w:tc>
        <w:tc>
          <w:tcPr>
            <w:tcW w:w="840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277403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800</w:t>
            </w:r>
          </w:p>
        </w:tc>
        <w:tc>
          <w:tcPr>
            <w:tcW w:w="1290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3E65A4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800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7219A9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 to 3</w:t>
            </w:r>
          </w:p>
        </w:tc>
        <w:tc>
          <w:tcPr>
            <w:tcW w:w="1557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F34E3C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536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B124CD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hase 11</w:t>
            </w:r>
          </w:p>
        </w:tc>
        <w:tc>
          <w:tcPr>
            <w:tcW w:w="993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81A92E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hase 12</w:t>
            </w:r>
          </w:p>
        </w:tc>
      </w:tr>
      <w:tr w:rsidR="006324E0" w:rsidRPr="006324E0" w14:paraId="467872DF" w14:textId="77777777" w:rsidTr="002C5FAD">
        <w:trPr>
          <w:gridAfter w:val="1"/>
          <w:wAfter w:w="207" w:type="dxa"/>
          <w:trHeight w:val="300"/>
        </w:trPr>
        <w:tc>
          <w:tcPr>
            <w:tcW w:w="141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575775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ng Kong Chinese CU-RISK</w:t>
            </w:r>
          </w:p>
        </w:tc>
        <w:tc>
          <w:tcPr>
            <w:tcW w:w="127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670982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11-2017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888FB0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11-2017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A145CD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ng Kong Chinese</w:t>
            </w:r>
          </w:p>
        </w:tc>
        <w:tc>
          <w:tcPr>
            <w:tcW w:w="14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A39AD1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mmunity-dwelling</w:t>
            </w:r>
          </w:p>
        </w:tc>
        <w:tc>
          <w:tcPr>
            <w:tcW w:w="99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1B34704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65 to 80</w:t>
            </w:r>
          </w:p>
        </w:tc>
        <w:tc>
          <w:tcPr>
            <w:tcW w:w="14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5B84C9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ongitudinal</w:t>
            </w:r>
          </w:p>
        </w:tc>
        <w:tc>
          <w:tcPr>
            <w:tcW w:w="84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A5F9C3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851</w:t>
            </w:r>
          </w:p>
        </w:tc>
        <w:tc>
          <w:tcPr>
            <w:tcW w:w="129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0F8D5E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538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531E1C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  <w:tc>
          <w:tcPr>
            <w:tcW w:w="155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5B0066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494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CF29F9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aseline</w:t>
            </w:r>
          </w:p>
        </w:tc>
        <w:tc>
          <w:tcPr>
            <w:tcW w:w="993" w:type="dxa"/>
            <w:vAlign w:val="center"/>
            <w:hideMark/>
          </w:tcPr>
          <w:p w14:paraId="12E06B1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Year 3 follow-up</w:t>
            </w:r>
          </w:p>
        </w:tc>
      </w:tr>
      <w:tr w:rsidR="006324E0" w:rsidRPr="006324E0" w14:paraId="436E8236" w14:textId="77777777" w:rsidTr="002C5FAD">
        <w:trPr>
          <w:gridAfter w:val="1"/>
          <w:wAfter w:w="207" w:type="dxa"/>
          <w:trHeight w:val="300"/>
        </w:trPr>
        <w:tc>
          <w:tcPr>
            <w:tcW w:w="141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5DBACF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ustralian MAS</w:t>
            </w:r>
          </w:p>
        </w:tc>
        <w:tc>
          <w:tcPr>
            <w:tcW w:w="127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787D61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05-2019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12D70C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07-2011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74C20C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ustralian</w:t>
            </w:r>
          </w:p>
        </w:tc>
        <w:tc>
          <w:tcPr>
            <w:tcW w:w="14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E92BC7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mmunity-dwelling</w:t>
            </w:r>
          </w:p>
        </w:tc>
        <w:tc>
          <w:tcPr>
            <w:tcW w:w="99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E54642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70-90</w:t>
            </w:r>
          </w:p>
        </w:tc>
        <w:tc>
          <w:tcPr>
            <w:tcW w:w="14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69377B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ongitudinal</w:t>
            </w:r>
          </w:p>
        </w:tc>
        <w:tc>
          <w:tcPr>
            <w:tcW w:w="84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65C814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037</w:t>
            </w:r>
          </w:p>
        </w:tc>
        <w:tc>
          <w:tcPr>
            <w:tcW w:w="129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5B9A47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889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DE77D8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55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4C6F65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302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FE522B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ve 2</w:t>
            </w:r>
          </w:p>
        </w:tc>
        <w:tc>
          <w:tcPr>
            <w:tcW w:w="9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471F91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ve 4</w:t>
            </w:r>
          </w:p>
        </w:tc>
      </w:tr>
      <w:tr w:rsidR="006324E0" w:rsidRPr="006324E0" w14:paraId="13638B5F" w14:textId="77777777" w:rsidTr="002C5FAD">
        <w:trPr>
          <w:gridAfter w:val="1"/>
          <w:wAfter w:w="207" w:type="dxa"/>
          <w:trHeight w:val="300"/>
        </w:trPr>
        <w:tc>
          <w:tcPr>
            <w:tcW w:w="141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1861FB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wedish Betula</w:t>
            </w:r>
          </w:p>
        </w:tc>
        <w:tc>
          <w:tcPr>
            <w:tcW w:w="127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17AAD7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988-2014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A5E1BE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08-2014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761588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wedish</w:t>
            </w:r>
          </w:p>
        </w:tc>
        <w:tc>
          <w:tcPr>
            <w:tcW w:w="14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C8F036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mmunity-dwelling</w:t>
            </w:r>
          </w:p>
        </w:tc>
        <w:tc>
          <w:tcPr>
            <w:tcW w:w="99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5839244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5 to 80</w:t>
            </w:r>
          </w:p>
        </w:tc>
        <w:tc>
          <w:tcPr>
            <w:tcW w:w="14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38F058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ongitudinal</w:t>
            </w:r>
          </w:p>
        </w:tc>
        <w:tc>
          <w:tcPr>
            <w:tcW w:w="84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0D5040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869</w:t>
            </w:r>
          </w:p>
        </w:tc>
        <w:tc>
          <w:tcPr>
            <w:tcW w:w="129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70892E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443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EF791C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  <w:tc>
          <w:tcPr>
            <w:tcW w:w="155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A9FCAE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94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F37048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ve 5</w:t>
            </w:r>
          </w:p>
        </w:tc>
        <w:tc>
          <w:tcPr>
            <w:tcW w:w="9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CB4E93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ve 6</w:t>
            </w:r>
          </w:p>
        </w:tc>
      </w:tr>
      <w:tr w:rsidR="006324E0" w:rsidRPr="006324E0" w14:paraId="2FA30E4B" w14:textId="77777777" w:rsidTr="002C5FAD">
        <w:trPr>
          <w:gridAfter w:val="1"/>
          <w:wAfter w:w="207" w:type="dxa"/>
          <w:trHeight w:val="300"/>
        </w:trPr>
        <w:tc>
          <w:tcPr>
            <w:tcW w:w="141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CE66B50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rman BASE-II</w:t>
            </w:r>
          </w:p>
        </w:tc>
        <w:tc>
          <w:tcPr>
            <w:tcW w:w="127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EAFD7EB" w14:textId="33CD0B83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</w:t>
            </w:r>
            <w:r w:rsidR="00C13FB7" w:rsidRPr="006324E0">
              <w:rPr>
                <w:rFonts w:ascii="Times New Roman" w:hAnsi="Times New Roman" w:cs="Times New Roman"/>
                <w:color w:val="000000" w:themeColor="text1"/>
              </w:rPr>
              <w:t>09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>-2020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AFB35F4" w14:textId="560BA683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</w:t>
            </w:r>
            <w:r w:rsidR="00C13FB7" w:rsidRPr="006324E0">
              <w:rPr>
                <w:rFonts w:ascii="Times New Roman" w:hAnsi="Times New Roman" w:cs="Times New Roman"/>
                <w:color w:val="000000" w:themeColor="text1"/>
              </w:rPr>
              <w:t>09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>-2020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251947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rman</w:t>
            </w:r>
          </w:p>
        </w:tc>
        <w:tc>
          <w:tcPr>
            <w:tcW w:w="14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EB9E70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mmunity-dwelling</w:t>
            </w:r>
          </w:p>
        </w:tc>
        <w:tc>
          <w:tcPr>
            <w:tcW w:w="99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CE20304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60 to 80</w:t>
            </w:r>
          </w:p>
        </w:tc>
        <w:tc>
          <w:tcPr>
            <w:tcW w:w="14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59A7EC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ongitudinal</w:t>
            </w:r>
          </w:p>
        </w:tc>
        <w:tc>
          <w:tcPr>
            <w:tcW w:w="84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2FD84D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591</w:t>
            </w:r>
          </w:p>
        </w:tc>
        <w:tc>
          <w:tcPr>
            <w:tcW w:w="1290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2DDCD9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100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2547D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7.4</w:t>
            </w:r>
          </w:p>
        </w:tc>
        <w:tc>
          <w:tcPr>
            <w:tcW w:w="155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B41D41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02</w:t>
            </w:r>
          </w:p>
        </w:tc>
        <w:tc>
          <w:tcPr>
            <w:tcW w:w="113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772D0E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ound 1</w:t>
            </w:r>
          </w:p>
        </w:tc>
        <w:tc>
          <w:tcPr>
            <w:tcW w:w="9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AC5C1A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ound 3</w:t>
            </w:r>
          </w:p>
        </w:tc>
      </w:tr>
      <w:tr w:rsidR="006324E0" w:rsidRPr="006324E0" w14:paraId="3A2F1AE9" w14:textId="77777777" w:rsidTr="002C5FAD">
        <w:trPr>
          <w:gridAfter w:val="1"/>
          <w:wAfter w:w="207" w:type="dxa"/>
          <w:trHeight w:val="300"/>
        </w:trPr>
        <w:tc>
          <w:tcPr>
            <w:tcW w:w="1415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D6818E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ingaporean Chinese SLABS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D913974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05-2014</w:t>
            </w:r>
          </w:p>
        </w:tc>
        <w:tc>
          <w:tcPr>
            <w:tcW w:w="1133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755EC90" w14:textId="402E125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00</w:t>
            </w:r>
            <w:r w:rsidR="003639A8" w:rsidRPr="006324E0">
              <w:rPr>
                <w:rFonts w:ascii="Times New Roman" w:hAnsi="Times New Roman" w:cs="Times New Roman"/>
                <w:color w:val="000000" w:themeColor="text1"/>
              </w:rPr>
              <w:t>7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>-</w:t>
            </w:r>
            <w:r w:rsidR="003639A8" w:rsidRPr="006324E0">
              <w:rPr>
                <w:rFonts w:ascii="Times New Roman" w:hAnsi="Times New Roman" w:cs="Times New Roman"/>
                <w:color w:val="000000" w:themeColor="text1"/>
              </w:rPr>
              <w:t>201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0</w:t>
            </w:r>
          </w:p>
        </w:tc>
        <w:tc>
          <w:tcPr>
            <w:tcW w:w="1133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661067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ingapore Chinese</w:t>
            </w:r>
          </w:p>
        </w:tc>
        <w:tc>
          <w:tcPr>
            <w:tcW w:w="1416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342A96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mmunity-dwelling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F698C8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56-83</w:t>
            </w:r>
          </w:p>
        </w:tc>
        <w:tc>
          <w:tcPr>
            <w:tcW w:w="1426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F4165D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ongitudinal</w:t>
            </w:r>
          </w:p>
        </w:tc>
        <w:tc>
          <w:tcPr>
            <w:tcW w:w="840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AECF5E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89</w:t>
            </w:r>
          </w:p>
        </w:tc>
        <w:tc>
          <w:tcPr>
            <w:tcW w:w="1290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FA237A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19</w:t>
            </w:r>
          </w:p>
        </w:tc>
        <w:tc>
          <w:tcPr>
            <w:tcW w:w="1133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D3D8C8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.5 to 2</w:t>
            </w:r>
          </w:p>
        </w:tc>
        <w:tc>
          <w:tcPr>
            <w:tcW w:w="1557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D452436" w14:textId="518E7C27" w:rsidR="00C5430B" w:rsidRPr="006324E0" w:rsidRDefault="002D2493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08</w:t>
            </w:r>
          </w:p>
        </w:tc>
        <w:tc>
          <w:tcPr>
            <w:tcW w:w="1133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08AE730" w14:textId="12F9BD84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BD3DF6C" w14:textId="10EFEB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</w:tr>
      <w:tr w:rsidR="006324E0" w:rsidRPr="006324E0" w14:paraId="6E09C15B" w14:textId="77777777" w:rsidTr="00EE1597">
        <w:trPr>
          <w:trHeight w:val="315"/>
        </w:trPr>
        <w:tc>
          <w:tcPr>
            <w:tcW w:w="15942" w:type="dxa"/>
            <w:gridSpan w:val="14"/>
            <w:tcBorders>
              <w:top w:val="single" w:sz="4" w:space="0" w:color="auto"/>
            </w:tcBorders>
            <w:vAlign w:val="center"/>
            <w:hideMark/>
          </w:tcPr>
          <w:p w14:paraId="3C28386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upplementary Table 1 illustrated the characteristics of the 6 cohorts with geographical variations.</w:t>
            </w:r>
          </w:p>
        </w:tc>
      </w:tr>
    </w:tbl>
    <w:p w14:paraId="0DA44319" w14:textId="25FA7027" w:rsidR="00FA6DA6" w:rsidRPr="006324E0" w:rsidRDefault="00C5430B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br w:type="page"/>
      </w:r>
    </w:p>
    <w:p w14:paraId="6B49A2CC" w14:textId="7951698A" w:rsidR="00284861" w:rsidRPr="0024630D" w:rsidRDefault="00284861" w:rsidP="00284861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b/>
          <w:bCs/>
          <w:color w:val="000000" w:themeColor="text1"/>
        </w:rPr>
        <w:lastRenderedPageBreak/>
        <w:t>Supplementary Table 2 Changes of general cogniti</w:t>
      </w:r>
      <w:r w:rsidR="00B42471">
        <w:rPr>
          <w:rFonts w:ascii="Times New Roman" w:hAnsi="Times New Roman" w:cs="Times New Roman"/>
          <w:b/>
          <w:bCs/>
          <w:color w:val="000000" w:themeColor="text1"/>
        </w:rPr>
        <w:t>on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 xml:space="preserve"> and depressive symptoms over time</w:t>
      </w:r>
    </w:p>
    <w:tbl>
      <w:tblPr>
        <w:tblW w:w="9895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910"/>
        <w:gridCol w:w="1267"/>
        <w:gridCol w:w="1261"/>
        <w:gridCol w:w="915"/>
        <w:gridCol w:w="1263"/>
        <w:gridCol w:w="1364"/>
        <w:gridCol w:w="915"/>
      </w:tblGrid>
      <w:tr w:rsidR="008976BE" w:rsidRPr="006324E0" w14:paraId="2444F7E9" w14:textId="77777777" w:rsidTr="00CA7E38">
        <w:trPr>
          <w:trHeight w:val="315"/>
        </w:trPr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2F76379" w14:textId="77777777" w:rsidR="00284861" w:rsidRPr="006324E0" w:rsidRDefault="00284861" w:rsidP="00CA7E38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7AFDA11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neral cognition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04DB876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-value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0AA6222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epressive symptom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3836EF8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-value†</w:t>
            </w:r>
          </w:p>
        </w:tc>
      </w:tr>
      <w:tr w:rsidR="008976BE" w:rsidRPr="006324E0" w14:paraId="33985F31" w14:textId="77777777" w:rsidTr="00CA7E38">
        <w:trPr>
          <w:trHeight w:val="315"/>
        </w:trPr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4E77AFE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F66117B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aselin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9B95FCB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ollow-up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14:paraId="679CCCDB" w14:textId="77777777" w:rsidR="00284861" w:rsidRPr="006324E0" w:rsidRDefault="00284861" w:rsidP="00CA7E38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56BCCCC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aselin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39C5C6B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ollow-up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14:paraId="70923216" w14:textId="77777777" w:rsidR="00284861" w:rsidRPr="006324E0" w:rsidRDefault="00284861" w:rsidP="00CA7E38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8976BE" w:rsidRPr="006324E0" w14:paraId="036E3BC1" w14:textId="77777777" w:rsidTr="00CA7E38">
        <w:trPr>
          <w:trHeight w:val="660"/>
        </w:trPr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788B589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British Whitehall-II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(n=536)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2A947B2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8.60 ± 1.24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3306C7A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8.59 ± 1.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3BE64FB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.84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A34B0CD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43 (8.02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26F641E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45 (8.40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6609CDA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.89</w:t>
            </w:r>
          </w:p>
        </w:tc>
      </w:tr>
      <w:tr w:rsidR="008976BE" w:rsidRPr="006324E0" w14:paraId="3D02FA11" w14:textId="77777777" w:rsidTr="00CA7E38">
        <w:trPr>
          <w:trHeight w:val="660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6F70573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Hong Kong Chinese CU-RISK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(n=494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D98D84E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7.78 ± 2.61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BAF05C6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7.38 ± 3.12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47D43CF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49F55F6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77 (15.59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FB17849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12 (22.67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6607206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</w:tr>
      <w:tr w:rsidR="008976BE" w:rsidRPr="006324E0" w14:paraId="46FAF66C" w14:textId="77777777" w:rsidTr="00CA7E38">
        <w:trPr>
          <w:trHeight w:val="660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6402642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Australian MAS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(n=302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60881C6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8.26 ± 1.53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F6773EE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7.70 ± 2.37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ED7339F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0E44384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30 (9.93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FFECFE1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52 (17.22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D79DC07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</w:tr>
      <w:tr w:rsidR="008976BE" w:rsidRPr="006324E0" w14:paraId="7BE988CF" w14:textId="77777777" w:rsidTr="00CA7E38">
        <w:trPr>
          <w:trHeight w:val="660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4CC6D12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Swedish Betula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(n=94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1810B3A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7.93 ± 1.59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E98990B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8.04 ± 1.40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F342732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.49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ED067BB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7 (7.45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C283E1D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8 (8.51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EE39574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</w:tr>
      <w:tr w:rsidR="008976BE" w:rsidRPr="006324E0" w14:paraId="6053E2AC" w14:textId="77777777" w:rsidTr="00CA7E38">
        <w:trPr>
          <w:trHeight w:val="660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9326F33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German BASE-II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(n=102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EE0D710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8.73 ± 1.97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2A74AFF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8.79 ± 1.16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6F4C55E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.64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74491D9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0 (9.80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C9C157C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5 (4.90%)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AF12638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.23</w:t>
            </w:r>
          </w:p>
        </w:tc>
      </w:tr>
      <w:tr w:rsidR="008976BE" w:rsidRPr="006324E0" w14:paraId="24C81A31" w14:textId="77777777" w:rsidTr="00CA7E38">
        <w:trPr>
          <w:trHeight w:val="660"/>
        </w:trPr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D2BC065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Singaporean Chinese SLABS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(n = 108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280A959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7.82 ± 1.5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CEDA02F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7.65 ± 1.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32717A5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.3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DC2F66C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7 (6.48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B747323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9 (8.33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D71E0C1" w14:textId="77777777" w:rsidR="00284861" w:rsidRPr="006324E0" w:rsidRDefault="00284861" w:rsidP="00CA7E38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.63</w:t>
            </w:r>
          </w:p>
        </w:tc>
      </w:tr>
    </w:tbl>
    <w:p w14:paraId="2BA1879E" w14:textId="5E5A66C6" w:rsidR="00284861" w:rsidRPr="006324E0" w:rsidRDefault="00284861" w:rsidP="00284861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t>Supplementary Table 2 showed the changes of general cogniti</w:t>
      </w:r>
      <w:r w:rsidR="00B42471">
        <w:rPr>
          <w:rFonts w:ascii="Times New Roman" w:hAnsi="Times New Roman" w:cs="Times New Roman"/>
          <w:color w:val="000000" w:themeColor="text1"/>
        </w:rPr>
        <w:t>on</w:t>
      </w:r>
      <w:r w:rsidRPr="006324E0">
        <w:rPr>
          <w:rFonts w:ascii="Times New Roman" w:hAnsi="Times New Roman" w:cs="Times New Roman"/>
          <w:color w:val="000000" w:themeColor="text1"/>
        </w:rPr>
        <w:t xml:space="preserve"> and depressive symptoms over time.</w:t>
      </w:r>
    </w:p>
    <w:p w14:paraId="69653907" w14:textId="77777777" w:rsidR="00284861" w:rsidRPr="006324E0" w:rsidRDefault="00284861">
      <w:pPr>
        <w:rPr>
          <w:rFonts w:ascii="Times New Roman" w:hAnsi="Times New Roman" w:cs="Times New Roman"/>
          <w:color w:val="000000" w:themeColor="text1"/>
        </w:rPr>
      </w:pPr>
    </w:p>
    <w:p w14:paraId="3FAA1F75" w14:textId="77777777" w:rsidR="00284861" w:rsidRPr="006324E0" w:rsidRDefault="00284861">
      <w:pPr>
        <w:rPr>
          <w:rFonts w:ascii="Times New Roman" w:hAnsi="Times New Roman" w:cs="Times New Roman"/>
          <w:color w:val="000000" w:themeColor="text1"/>
        </w:rPr>
      </w:pPr>
    </w:p>
    <w:p w14:paraId="2AC0D9B3" w14:textId="77777777" w:rsidR="00284861" w:rsidRPr="006324E0" w:rsidRDefault="00284861">
      <w:pPr>
        <w:rPr>
          <w:rFonts w:ascii="Times New Roman" w:hAnsi="Times New Roman" w:cs="Times New Roman"/>
          <w:color w:val="000000" w:themeColor="text1"/>
        </w:rPr>
      </w:pPr>
    </w:p>
    <w:p w14:paraId="31779916" w14:textId="77777777" w:rsidR="00284861" w:rsidRPr="006324E0" w:rsidRDefault="00284861">
      <w:pPr>
        <w:rPr>
          <w:rFonts w:ascii="Times New Roman" w:hAnsi="Times New Roman" w:cs="Times New Roman"/>
          <w:color w:val="000000" w:themeColor="text1"/>
        </w:rPr>
      </w:pPr>
    </w:p>
    <w:p w14:paraId="1BAFB9BB" w14:textId="77777777" w:rsidR="00284861" w:rsidRPr="006324E0" w:rsidRDefault="00284861">
      <w:pPr>
        <w:rPr>
          <w:rFonts w:ascii="Times New Roman" w:hAnsi="Times New Roman" w:cs="Times New Roman"/>
          <w:color w:val="000000" w:themeColor="text1"/>
        </w:rPr>
      </w:pPr>
    </w:p>
    <w:p w14:paraId="05E3B658" w14:textId="65DDCBB7" w:rsidR="0006003A" w:rsidRPr="00FA6DA6" w:rsidRDefault="0006003A" w:rsidP="0006003A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</w:pPr>
      <w:r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lastRenderedPageBreak/>
        <w:t xml:space="preserve">Supplementary </w:t>
      </w:r>
      <w:r w:rsidRPr="00FA6DA6"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>3</w:t>
      </w:r>
      <w:r w:rsidRPr="00FA6DA6"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 xml:space="preserve"> The strength of the covariation between CCA individual scores in risk</w:t>
      </w:r>
      <w:r w:rsidR="00B42471"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 xml:space="preserve"> &amp; </w:t>
      </w:r>
      <w:r w:rsidRPr="00FA6DA6"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>protective factor and CCA individual scores in cognition</w:t>
      </w:r>
      <w:r w:rsidR="00B42471"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 xml:space="preserve"> &amp; </w:t>
      </w:r>
      <w:r w:rsidRPr="00FA6DA6"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 xml:space="preserve">depressive symptoms </w:t>
      </w:r>
    </w:p>
    <w:p w14:paraId="0BD6FC47" w14:textId="77777777" w:rsidR="0006003A" w:rsidRPr="00FA6DA6" w:rsidRDefault="0006003A" w:rsidP="0006003A">
      <w:pPr>
        <w:rPr>
          <w:rFonts w:ascii="Times New Roman" w:hAnsi="Times New Roman" w:cs="Times New Roman"/>
          <w:lang w:val="en-GB"/>
        </w:rPr>
      </w:pPr>
    </w:p>
    <w:tbl>
      <w:tblPr>
        <w:tblW w:w="11096" w:type="dxa"/>
        <w:tblLook w:val="04A0" w:firstRow="1" w:lastRow="0" w:firstColumn="1" w:lastColumn="0" w:noHBand="0" w:noVBand="1"/>
      </w:tblPr>
      <w:tblGrid>
        <w:gridCol w:w="1296"/>
        <w:gridCol w:w="1540"/>
        <w:gridCol w:w="2180"/>
        <w:gridCol w:w="1260"/>
        <w:gridCol w:w="1260"/>
        <w:gridCol w:w="1420"/>
        <w:gridCol w:w="2140"/>
      </w:tblGrid>
      <w:tr w:rsidR="00B42471" w:rsidRPr="00FA6DA6" w14:paraId="59744AC0" w14:textId="77777777" w:rsidTr="00B42471">
        <w:trPr>
          <w:trHeight w:val="315"/>
        </w:trPr>
        <w:tc>
          <w:tcPr>
            <w:tcW w:w="129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198ED02" w14:textId="77777777" w:rsidR="00B42471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</w:p>
          <w:p w14:paraId="72C94EEC" w14:textId="77777777" w:rsidR="00B42471" w:rsidRPr="00FA6DA6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A574E63" w14:textId="77777777" w:rsidR="00B42471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  <w:t> </w:t>
            </w:r>
          </w:p>
          <w:p w14:paraId="2266DADF" w14:textId="77777777" w:rsidR="00B42471" w:rsidRPr="00FA6DA6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eastAsia="zh-TW"/>
                <w14:ligatures w14:val="none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EE76B9C" w14:textId="77777777" w:rsidR="00B42471" w:rsidRPr="00FA6DA6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F182E43" w14:textId="77777777" w:rsidR="00B42471" w:rsidRPr="00FA6DA6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DB3C471" w14:textId="77777777" w:rsidR="00B42471" w:rsidRPr="00FA6DA6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483DF85" w14:textId="77777777" w:rsidR="00B42471" w:rsidRPr="00FA6DA6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  <w:t> 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222BB33" w14:textId="77777777" w:rsidR="00B42471" w:rsidRPr="00FA6DA6" w:rsidRDefault="00B42471" w:rsidP="00657B0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Calibri" w:eastAsia="Times New Roman" w:hAnsi="Calibri" w:cs="Calibri"/>
                <w:color w:val="000000"/>
                <w:kern w:val="0"/>
                <w:lang w:val="en-GB" w:eastAsia="zh-TW"/>
                <w14:ligatures w14:val="none"/>
              </w:rPr>
              <w:t> </w:t>
            </w:r>
          </w:p>
        </w:tc>
      </w:tr>
      <w:tr w:rsidR="00B42471" w:rsidRPr="00FA6DA6" w14:paraId="7E930DD2" w14:textId="77777777" w:rsidTr="00B42471">
        <w:trPr>
          <w:trHeight w:val="315"/>
        </w:trPr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47C91" w14:textId="21A900DD" w:rsidR="00B42471" w:rsidRPr="00FA6DA6" w:rsidRDefault="00B42471" w:rsidP="00B424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​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Strength of covariation</w:t>
            </w:r>
            <w:r w:rsidR="00A66D5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 xml:space="preserve"> 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610C3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British​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DBE1D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Hong Kong Chinese​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33DFF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Australian​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FE22D8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Swedish​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8BB60C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German​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D3D4AE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Singaporean Chinese​</w:t>
            </w:r>
          </w:p>
        </w:tc>
      </w:tr>
      <w:tr w:rsidR="00B42471" w:rsidRPr="00FA6DA6" w14:paraId="251ED06E" w14:textId="77777777" w:rsidTr="00B42471">
        <w:trPr>
          <w:trHeight w:val="315"/>
        </w:trPr>
        <w:tc>
          <w:tcPr>
            <w:tcW w:w="129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1FBB" w14:textId="77777777" w:rsidR="00B42471" w:rsidRPr="00FA6DA6" w:rsidRDefault="00B42471" w:rsidP="00B424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32675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Whitehall II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3736C9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CU-RISK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3DA685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MAS ​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A0C91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Betula ​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0DEC1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BASE II 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E8846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SLABS ​</w:t>
            </w:r>
          </w:p>
        </w:tc>
      </w:tr>
      <w:tr w:rsidR="00B42471" w:rsidRPr="00FA6DA6" w14:paraId="2C079A3D" w14:textId="77777777" w:rsidTr="00B42471">
        <w:trPr>
          <w:trHeight w:val="315"/>
        </w:trPr>
        <w:tc>
          <w:tcPr>
            <w:tcW w:w="12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2ECE20" w14:textId="77777777" w:rsidR="00B42471" w:rsidRPr="00FA6DA6" w:rsidRDefault="00B42471" w:rsidP="00B424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79E61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(n=536)​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3E088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(n=494)​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98D76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(n=302)​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4A95B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(n=94)​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1D875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(n=102)​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9D685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(n = 108)​</w:t>
            </w:r>
          </w:p>
        </w:tc>
      </w:tr>
      <w:tr w:rsidR="00B42471" w:rsidRPr="00FA6DA6" w14:paraId="7FE593FC" w14:textId="77777777" w:rsidTr="00B42471">
        <w:trPr>
          <w:trHeight w:val="315"/>
        </w:trPr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4DB8B" w14:textId="26B6BB68" w:rsidR="00B42471" w:rsidRPr="00FA6DA6" w:rsidRDefault="00B42471" w:rsidP="00B424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Mode 1</w:t>
            </w: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​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FE10B8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349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4643F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55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69309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34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13AB6C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29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3F7F8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49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CC59A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434</w:t>
            </w:r>
          </w:p>
        </w:tc>
      </w:tr>
      <w:tr w:rsidR="00B42471" w:rsidRPr="00FA6DA6" w14:paraId="4E9C17F4" w14:textId="77777777" w:rsidTr="00B42471">
        <w:trPr>
          <w:trHeight w:val="315"/>
        </w:trPr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6B323E" w14:textId="09057B95" w:rsidR="00B42471" w:rsidRPr="00FA6DA6" w:rsidRDefault="00B42471" w:rsidP="00B424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Mode 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D1A90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02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00CF85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7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25E68D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6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0A82C4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30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478758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53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03B9E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83</w:t>
            </w:r>
          </w:p>
        </w:tc>
      </w:tr>
      <w:tr w:rsidR="00B42471" w:rsidRPr="00FA6DA6" w14:paraId="6AF95F19" w14:textId="77777777" w:rsidTr="00B42471">
        <w:trPr>
          <w:trHeight w:val="315"/>
        </w:trPr>
        <w:tc>
          <w:tcPr>
            <w:tcW w:w="129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  <w:hideMark/>
          </w:tcPr>
          <w:p w14:paraId="554FD9B6" w14:textId="67B5A686" w:rsidR="00B42471" w:rsidRPr="00FA6DA6" w:rsidRDefault="00B42471" w:rsidP="00B424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Mode 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  <w:hideMark/>
          </w:tcPr>
          <w:p w14:paraId="424B17ED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066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  <w:hideMark/>
          </w:tcPr>
          <w:p w14:paraId="55E1C5D3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  <w:hideMark/>
          </w:tcPr>
          <w:p w14:paraId="516F0A9D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  <w:hideMark/>
          </w:tcPr>
          <w:p w14:paraId="2BF71682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0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  <w:hideMark/>
          </w:tcPr>
          <w:p w14:paraId="41273B2A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64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  <w:hideMark/>
          </w:tcPr>
          <w:p w14:paraId="19158E1B" w14:textId="77777777" w:rsidR="00B42471" w:rsidRPr="00FA6DA6" w:rsidRDefault="00B42471" w:rsidP="00657B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</w:pPr>
            <w:r w:rsidRPr="00FA6DA6">
              <w:rPr>
                <w:rFonts w:ascii="Times New Roman" w:eastAsia="Times New Roman" w:hAnsi="Times New Roman" w:cs="Times New Roman"/>
                <w:color w:val="000000"/>
                <w:kern w:val="0"/>
                <w:lang w:val="en-GB" w:eastAsia="zh-TW"/>
                <w14:ligatures w14:val="none"/>
              </w:rPr>
              <w:t>0.103</w:t>
            </w:r>
          </w:p>
        </w:tc>
      </w:tr>
    </w:tbl>
    <w:p w14:paraId="7BC2323F" w14:textId="77777777" w:rsidR="0006003A" w:rsidRDefault="0006003A" w:rsidP="0006003A">
      <w:pPr>
        <w:rPr>
          <w:rFonts w:ascii="Times New Roman" w:hAnsi="Times New Roman" w:cs="Times New Roman"/>
          <w:b/>
          <w:bCs/>
        </w:rPr>
      </w:pPr>
    </w:p>
    <w:p w14:paraId="640E97F1" w14:textId="77777777" w:rsidR="0006003A" w:rsidRPr="00FA6DA6" w:rsidRDefault="0006003A" w:rsidP="0006003A">
      <w:pPr>
        <w:rPr>
          <w:rFonts w:ascii="Times New Roman" w:hAnsi="Times New Roman" w:cs="Times New Roman"/>
          <w:b/>
          <w:bCs/>
          <w:lang w:val="en-GB"/>
        </w:rPr>
      </w:pPr>
    </w:p>
    <w:p w14:paraId="1EE7D889" w14:textId="44AC1A9B" w:rsidR="0006003A" w:rsidRDefault="0006003A" w:rsidP="0006003A">
      <w:pPr>
        <w:spacing w:after="0" w:line="240" w:lineRule="auto"/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</w:pPr>
      <w:r w:rsidRPr="008B3153"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  <w:t>Supplementary Table 3</w:t>
      </w:r>
      <w:r w:rsidRPr="00FA6DA6">
        <w:rPr>
          <w:rFonts w:ascii="Times New Roman" w:eastAsia="Times New Roman" w:hAnsi="Times New Roman" w:cs="Times New Roman"/>
          <w:b/>
          <w:bCs/>
          <w:color w:val="000000"/>
          <w:kern w:val="0"/>
          <w:lang w:val="en-GB" w:eastAsia="zh-TW"/>
          <w14:ligatures w14:val="none"/>
        </w:rPr>
        <w:t xml:space="preserve"> </w:t>
      </w:r>
      <w:r w:rsidRPr="00FB53E2"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  <w:t>showed the correlation between CCA individual scores in ris</w:t>
      </w:r>
      <w:r w:rsidR="00A66D56"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  <w:t>k &amp;</w:t>
      </w:r>
      <w:r w:rsidRPr="00FB53E2"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  <w:t xml:space="preserve"> protective factor and CCA individual scores in cognition</w:t>
      </w:r>
      <w:r w:rsidR="008F0F00"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  <w:t xml:space="preserve"> </w:t>
      </w:r>
      <w:r w:rsidR="00A66D56"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  <w:t xml:space="preserve">&amp; </w:t>
      </w:r>
      <w:r w:rsidRPr="00FB53E2"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  <w:t>depressive symptoms; significance was estimated via 1,000 permutations of the rows of one matrix relative to the other. </w:t>
      </w:r>
    </w:p>
    <w:p w14:paraId="20307971" w14:textId="77777777" w:rsidR="00AF1EF7" w:rsidRPr="00FB53E2" w:rsidRDefault="00AF1EF7" w:rsidP="0006003A">
      <w:pPr>
        <w:spacing w:after="0" w:line="240" w:lineRule="auto"/>
        <w:rPr>
          <w:rFonts w:ascii="Times New Roman" w:eastAsia="Times New Roman" w:hAnsi="Times New Roman" w:cs="Times New Roman"/>
          <w:color w:val="000000"/>
          <w:kern w:val="0"/>
          <w:lang w:val="en-GB" w:eastAsia="zh-TW"/>
          <w14:ligatures w14:val="none"/>
        </w:rPr>
      </w:pPr>
    </w:p>
    <w:p w14:paraId="3F6ACD65" w14:textId="77777777" w:rsidR="0006003A" w:rsidRPr="00FA6DA6" w:rsidRDefault="0006003A" w:rsidP="0006003A">
      <w:pPr>
        <w:rPr>
          <w:rFonts w:ascii="Times New Roman" w:hAnsi="Times New Roman" w:cs="Times New Roman"/>
          <w:b/>
          <w:bCs/>
          <w:lang w:val="en-GB"/>
        </w:rPr>
      </w:pPr>
    </w:p>
    <w:p w14:paraId="20CC5317" w14:textId="14F9CD12" w:rsidR="00FA6DA6" w:rsidRPr="006324E0" w:rsidRDefault="00FA6DA6">
      <w:pPr>
        <w:rPr>
          <w:rFonts w:ascii="Times New Roman" w:hAnsi="Times New Roman" w:cs="Times New Roman"/>
          <w:b/>
          <w:bCs/>
          <w:color w:val="000000" w:themeColor="text1"/>
        </w:rPr>
      </w:pPr>
      <w:r w:rsidRPr="006324E0">
        <w:rPr>
          <w:rFonts w:ascii="Times New Roman" w:hAnsi="Times New Roman" w:cs="Times New Roman"/>
          <w:b/>
          <w:bCs/>
          <w:color w:val="000000" w:themeColor="text1"/>
        </w:rPr>
        <w:br w:type="page"/>
      </w:r>
    </w:p>
    <w:p w14:paraId="5096B6BC" w14:textId="77C4D672" w:rsidR="00C5430B" w:rsidRPr="006324E0" w:rsidRDefault="00C5430B" w:rsidP="00C5430B">
      <w:pPr>
        <w:ind w:hanging="993"/>
        <w:rPr>
          <w:rFonts w:ascii="Times New Roman" w:hAnsi="Times New Roman" w:cs="Times New Roman"/>
          <w:b/>
          <w:bCs/>
          <w:color w:val="000000" w:themeColor="text1"/>
        </w:rPr>
      </w:pPr>
      <w:r w:rsidRPr="006324E0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Supplementary Table </w:t>
      </w:r>
      <w:r w:rsidR="0006003A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 xml:space="preserve"> Neuropsychological assessments administered in each cohort</w:t>
      </w:r>
    </w:p>
    <w:tbl>
      <w:tblPr>
        <w:tblW w:w="16019" w:type="dxa"/>
        <w:tblInd w:w="-100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0"/>
        <w:gridCol w:w="1916"/>
        <w:gridCol w:w="1340"/>
        <w:gridCol w:w="2794"/>
        <w:gridCol w:w="4977"/>
        <w:gridCol w:w="4662"/>
      </w:tblGrid>
      <w:tr w:rsidR="008976BE" w:rsidRPr="006324E0" w14:paraId="1536E39D" w14:textId="77777777" w:rsidTr="00EE1597">
        <w:trPr>
          <w:trHeight w:val="31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535F1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916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373DD5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Cohort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EFFCA6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neral cognition</w:t>
            </w:r>
          </w:p>
        </w:tc>
        <w:tc>
          <w:tcPr>
            <w:tcW w:w="2794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6045279" w14:textId="6479E361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Attention and </w:t>
            </w:r>
            <w:r w:rsidR="00C0583F" w:rsidRPr="006324E0">
              <w:rPr>
                <w:rFonts w:ascii="Times New Roman" w:hAnsi="Times New Roman" w:cs="Times New Roman"/>
                <w:color w:val="000000" w:themeColor="text1"/>
              </w:rPr>
              <w:t>processing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speed</w:t>
            </w:r>
          </w:p>
        </w:tc>
        <w:tc>
          <w:tcPr>
            <w:tcW w:w="4977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EDC8DE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ecutive function</w:t>
            </w:r>
          </w:p>
        </w:tc>
        <w:tc>
          <w:tcPr>
            <w:tcW w:w="4662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E3C954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mory</w:t>
            </w:r>
          </w:p>
        </w:tc>
      </w:tr>
      <w:tr w:rsidR="008976BE" w:rsidRPr="006324E0" w14:paraId="323F0600" w14:textId="77777777" w:rsidTr="00EE1597">
        <w:trPr>
          <w:trHeight w:val="315"/>
        </w:trPr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5C6C15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a</w:t>
            </w:r>
          </w:p>
        </w:tc>
        <w:tc>
          <w:tcPr>
            <w:tcW w:w="1916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4F344F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ritish Whitehall-II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3A9EAB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</w:p>
        </w:tc>
        <w:tc>
          <w:tcPr>
            <w:tcW w:w="2794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89F05D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MT A, Coding, Digit span F, CANTAB reaction time</w:t>
            </w:r>
          </w:p>
        </w:tc>
        <w:tc>
          <w:tcPr>
            <w:tcW w:w="4977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7AEDC6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Oxford: TMT B, CLOX (clock drawing task), Digit span B</w:t>
            </w:r>
          </w:p>
        </w:tc>
        <w:tc>
          <w:tcPr>
            <w:tcW w:w="4662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A49F4BE" w14:textId="2BF168B4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RCFT recall and recognition, HVLT-R </w:t>
            </w:r>
            <w:r w:rsidR="009D768B" w:rsidRPr="006324E0">
              <w:rPr>
                <w:rFonts w:ascii="Times New Roman" w:hAnsi="Times New Roman" w:cs="Times New Roman"/>
                <w:color w:val="000000" w:themeColor="text1"/>
              </w:rPr>
              <w:t>Whitehall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- Cog battery - Number of words remembered </w:t>
            </w:r>
          </w:p>
        </w:tc>
      </w:tr>
      <w:tr w:rsidR="008976BE" w:rsidRPr="006324E0" w14:paraId="636D7CE4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6D5F3D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1b </w:t>
            </w:r>
          </w:p>
        </w:tc>
        <w:tc>
          <w:tcPr>
            <w:tcW w:w="19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8F8174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ritish Whitehall-II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0A2FED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</w:p>
        </w:tc>
        <w:tc>
          <w:tcPr>
            <w:tcW w:w="27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818B4A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gistration, serial 7s from MMSE (8 points); derived from MMSE</w:t>
            </w:r>
          </w:p>
        </w:tc>
        <w:tc>
          <w:tcPr>
            <w:tcW w:w="497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6D796C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; derived from MMSE</w:t>
            </w:r>
          </w:p>
        </w:tc>
        <w:tc>
          <w:tcPr>
            <w:tcW w:w="466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7C032E6" w14:textId="342F183C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recall 3 words derived from MMSE (3 points) ; </w:t>
            </w:r>
            <w:r w:rsidR="009D768B" w:rsidRPr="006324E0">
              <w:rPr>
                <w:rFonts w:ascii="Times New Roman" w:hAnsi="Times New Roman" w:cs="Times New Roman"/>
                <w:color w:val="000000" w:themeColor="text1"/>
              </w:rPr>
              <w:t>Whitehall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- Cog battery - Number of words remembered </w:t>
            </w:r>
          </w:p>
        </w:tc>
      </w:tr>
      <w:tr w:rsidR="008976BE" w:rsidRPr="006324E0" w14:paraId="11CC49D2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A5D20C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9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1BF45F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ng Kong Chinese CU-RISK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1ECD0B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oCA, MMSE</w:t>
            </w:r>
          </w:p>
        </w:tc>
        <w:tc>
          <w:tcPr>
            <w:tcW w:w="27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50F626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DMT</w:t>
            </w:r>
          </w:p>
        </w:tc>
        <w:tc>
          <w:tcPr>
            <w:tcW w:w="497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A3F018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nimal Fluency</w:t>
            </w:r>
          </w:p>
        </w:tc>
        <w:tc>
          <w:tcPr>
            <w:tcW w:w="466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E2A8F6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oCA- memory subdomain score</w:t>
            </w:r>
          </w:p>
        </w:tc>
      </w:tr>
      <w:tr w:rsidR="008976BE" w:rsidRPr="006324E0" w14:paraId="1B5EBFE7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538CA3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  <w:tc>
          <w:tcPr>
            <w:tcW w:w="19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EB374E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ustralian MAS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598AD9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</w:p>
        </w:tc>
        <w:tc>
          <w:tcPr>
            <w:tcW w:w="27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D48545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git Symbol-Coding, TMT A</w:t>
            </w:r>
          </w:p>
        </w:tc>
        <w:tc>
          <w:tcPr>
            <w:tcW w:w="497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AD9842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ntrolled Oral Word Association Test (FAS), TMT B</w:t>
            </w:r>
          </w:p>
        </w:tc>
        <w:tc>
          <w:tcPr>
            <w:tcW w:w="466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5B066A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Logical Memory Story A delayed recall, Rey Auditory Verbal Learning Test, Benton Visual Retention Test recognition, </w:t>
            </w:r>
          </w:p>
        </w:tc>
      </w:tr>
      <w:tr w:rsidR="008976BE" w:rsidRPr="006324E0" w14:paraId="173DB5E7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CF4D35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9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75C82F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wedish Betula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318960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</w:p>
        </w:tc>
        <w:tc>
          <w:tcPr>
            <w:tcW w:w="27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1400D5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Letter-digit substitution, pattern comparison</w:t>
            </w:r>
          </w:p>
        </w:tc>
        <w:tc>
          <w:tcPr>
            <w:tcW w:w="497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14BAB8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honemic fluency (starting with letter A, 5-letter words starting with M, names of professions starting with letter B), N-back test</w:t>
            </w:r>
          </w:p>
        </w:tc>
        <w:tc>
          <w:tcPr>
            <w:tcW w:w="466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F0112D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cognition of faces, immediate recall of 12-item word list (use a total recall score over 4 trials without concurrent task)</w:t>
            </w:r>
          </w:p>
        </w:tc>
      </w:tr>
      <w:tr w:rsidR="008976BE" w:rsidRPr="006324E0" w14:paraId="08737BE6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5781DE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5</w:t>
            </w:r>
          </w:p>
        </w:tc>
        <w:tc>
          <w:tcPr>
            <w:tcW w:w="191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C212A7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rman BASE-II</w:t>
            </w:r>
          </w:p>
        </w:tc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F664255" w14:textId="44F7CE04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  <w:r w:rsidR="00546CEF" w:rsidRPr="006324E0">
              <w:rPr>
                <w:rFonts w:ascii="Times New Roman" w:hAnsi="Times New Roman" w:cs="Times New Roman"/>
                <w:color w:val="000000" w:themeColor="text1"/>
              </w:rPr>
              <w:t>*</w:t>
            </w:r>
          </w:p>
        </w:tc>
        <w:tc>
          <w:tcPr>
            <w:tcW w:w="27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10BBEC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git Symbol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Substitution Test, </w:t>
            </w:r>
          </w:p>
        </w:tc>
        <w:tc>
          <w:tcPr>
            <w:tcW w:w="497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AA384F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ulti-Source-Interference Task, Letter Updating, Spatial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Updating, Number-N-Back</w:t>
            </w:r>
          </w:p>
        </w:tc>
        <w:tc>
          <w:tcPr>
            <w:tcW w:w="466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E31681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icture-Word-Task, Face-Profession-Task,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Object Location Task, Scene-Encoding, Verbal learning and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emory test</w:t>
            </w:r>
          </w:p>
        </w:tc>
      </w:tr>
      <w:tr w:rsidR="008976BE" w:rsidRPr="006324E0" w14:paraId="765B2114" w14:textId="77777777" w:rsidTr="00EE1597">
        <w:trPr>
          <w:trHeight w:val="315"/>
        </w:trPr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164E0D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6</w:t>
            </w:r>
          </w:p>
        </w:tc>
        <w:tc>
          <w:tcPr>
            <w:tcW w:w="1916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612CAD0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ingaporean Chinese SLAB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9FB4935" w14:textId="085E0415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</w:p>
        </w:tc>
        <w:tc>
          <w:tcPr>
            <w:tcW w:w="2794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8344034" w14:textId="19CF411E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MT, SDMT, Symbol Search Task, Digit span, spatial span</w:t>
            </w:r>
          </w:p>
        </w:tc>
        <w:tc>
          <w:tcPr>
            <w:tcW w:w="4977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79015D0" w14:textId="3F01EB2C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esign Fluency test, TMT B</w:t>
            </w:r>
          </w:p>
        </w:tc>
        <w:tc>
          <w:tcPr>
            <w:tcW w:w="4662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DA176E6" w14:textId="47A7D791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y Auditory Verbal Learning Test, Visual Paired Associates test</w:t>
            </w:r>
          </w:p>
        </w:tc>
      </w:tr>
    </w:tbl>
    <w:p w14:paraId="3FFE359C" w14:textId="5EE96B0E" w:rsidR="00C5430B" w:rsidRPr="006324E0" w:rsidRDefault="00C5430B">
      <w:pPr>
        <w:rPr>
          <w:rFonts w:ascii="Times New Roman" w:hAnsi="Times New Roman" w:cs="Times New Roman"/>
          <w:color w:val="000000" w:themeColor="text1"/>
        </w:rPr>
      </w:pPr>
    </w:p>
    <w:p w14:paraId="17EBF1C7" w14:textId="6CE49578" w:rsidR="00C5430B" w:rsidRPr="006324E0" w:rsidRDefault="00C5430B" w:rsidP="00C5430B">
      <w:pPr>
        <w:ind w:hanging="993"/>
        <w:rPr>
          <w:rFonts w:ascii="Times New Roman" w:hAnsi="Times New Roman" w:cs="Times New Roman"/>
          <w:b/>
          <w:bCs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br w:type="page"/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Supplementary Table </w:t>
      </w:r>
      <w:r w:rsidR="0006003A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 xml:space="preserve"> Neuropsychological assessments administered in each cohort (continue)</w:t>
      </w:r>
    </w:p>
    <w:tbl>
      <w:tblPr>
        <w:tblW w:w="16019" w:type="dxa"/>
        <w:tblInd w:w="-100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0"/>
        <w:gridCol w:w="2372"/>
        <w:gridCol w:w="2835"/>
        <w:gridCol w:w="3686"/>
        <w:gridCol w:w="4394"/>
        <w:gridCol w:w="2402"/>
      </w:tblGrid>
      <w:tr w:rsidR="008976BE" w:rsidRPr="006324E0" w14:paraId="4B33B470" w14:textId="77777777" w:rsidTr="00EE1597">
        <w:trPr>
          <w:trHeight w:val="31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50F0C7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72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D5ECAA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isuospatial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891988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anguage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495326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epressive symptom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ABC996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otor</w:t>
            </w:r>
          </w:p>
        </w:tc>
        <w:tc>
          <w:tcPr>
            <w:tcW w:w="2402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056C0E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Intelligence quotient</w:t>
            </w:r>
          </w:p>
        </w:tc>
      </w:tr>
      <w:tr w:rsidR="008976BE" w:rsidRPr="006324E0" w14:paraId="27515E85" w14:textId="77777777" w:rsidTr="00EE1597">
        <w:trPr>
          <w:trHeight w:val="315"/>
        </w:trPr>
        <w:tc>
          <w:tcPr>
            <w:tcW w:w="0" w:type="auto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99E080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1a</w:t>
            </w:r>
          </w:p>
        </w:tc>
        <w:tc>
          <w:tcPr>
            <w:tcW w:w="2372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EA6B820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CFT copy, CANTAB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CF29DA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NT-60, Verbal category fluency (animals)</w:t>
            </w:r>
          </w:p>
        </w:tc>
        <w:tc>
          <w:tcPr>
            <w:tcW w:w="3686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298184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HQ, CESD, Mood Disorder Questionnaire, The State-Trait Anxiety Inventory, MacArthur stress reactivity questionnaire, Penn State Worry Questionnaire; Hamilton Depression Rating Scale</w:t>
            </w:r>
          </w:p>
        </w:tc>
        <w:tc>
          <w:tcPr>
            <w:tcW w:w="4394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FE8C74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ANTAB, Pegboard Test</w:t>
            </w:r>
          </w:p>
        </w:tc>
        <w:tc>
          <w:tcPr>
            <w:tcW w:w="2402" w:type="dxa"/>
            <w:tcBorders>
              <w:top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0325E1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IS TOPF</w:t>
            </w:r>
          </w:p>
        </w:tc>
      </w:tr>
      <w:tr w:rsidR="008976BE" w:rsidRPr="006324E0" w14:paraId="1C3A7662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7A3E1F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1b </w:t>
            </w:r>
          </w:p>
        </w:tc>
        <w:tc>
          <w:tcPr>
            <w:tcW w:w="237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51FC9A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py pentagons derived from MMSE (1 point)</w:t>
            </w:r>
          </w:p>
        </w:tc>
        <w:tc>
          <w:tcPr>
            <w:tcW w:w="283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F888D5A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luency test no of animals); naming, 3-stage command, sentence, 'close your eyes', repetition derived from MMSE (8 points)</w:t>
            </w:r>
          </w:p>
        </w:tc>
        <w:tc>
          <w:tcPr>
            <w:tcW w:w="36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4A35C3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HQ, CESD</w:t>
            </w:r>
          </w:p>
        </w:tc>
        <w:tc>
          <w:tcPr>
            <w:tcW w:w="43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A15450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unctioning timed walk</w:t>
            </w:r>
          </w:p>
        </w:tc>
        <w:tc>
          <w:tcPr>
            <w:tcW w:w="24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D060D5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</w:tr>
      <w:tr w:rsidR="008976BE" w:rsidRPr="006324E0" w14:paraId="43FFCBFA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9DC54DD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237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4B04BC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oCA- visuospatial subdomain score</w:t>
            </w:r>
          </w:p>
        </w:tc>
        <w:tc>
          <w:tcPr>
            <w:tcW w:w="283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A589CB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nimal Fluency</w:t>
            </w:r>
          </w:p>
        </w:tc>
        <w:tc>
          <w:tcPr>
            <w:tcW w:w="36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480D68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DS</w:t>
            </w:r>
          </w:p>
        </w:tc>
        <w:tc>
          <w:tcPr>
            <w:tcW w:w="43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DB2957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egboard Test</w:t>
            </w:r>
          </w:p>
        </w:tc>
        <w:tc>
          <w:tcPr>
            <w:tcW w:w="24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71BE3D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</w:tr>
      <w:tr w:rsidR="008976BE" w:rsidRPr="006324E0" w14:paraId="5AD08744" w14:textId="77777777" w:rsidTr="00EE1597">
        <w:trPr>
          <w:trHeight w:val="265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74103B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  <w:tc>
          <w:tcPr>
            <w:tcW w:w="237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4398CA2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lock Design</w:t>
            </w:r>
          </w:p>
        </w:tc>
        <w:tc>
          <w:tcPr>
            <w:tcW w:w="283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ED4D8F3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oston Naming Test, Category Fluency (animals)</w:t>
            </w:r>
          </w:p>
        </w:tc>
        <w:tc>
          <w:tcPr>
            <w:tcW w:w="36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693C1A9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oldberg Anxiety Scale, Kessler 10, GDS, World Health Organization Disability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Assessment Schedule II, </w:t>
            </w:r>
          </w:p>
        </w:tc>
        <w:tc>
          <w:tcPr>
            <w:tcW w:w="43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D7952F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rooved Pegboard Test, lateral stability test, rigidity, rating of movement,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speech, face and tremor, visual acuity, spirometry,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grip strength, sit-to-stand test, timed “up-and-go” test, 6-meter timed walk, Brief Smell Identification Test</w:t>
            </w:r>
          </w:p>
        </w:tc>
        <w:tc>
          <w:tcPr>
            <w:tcW w:w="24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272025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tional Adult Reading Test-Revised</w:t>
            </w:r>
          </w:p>
        </w:tc>
      </w:tr>
      <w:tr w:rsidR="008976BE" w:rsidRPr="006324E0" w14:paraId="5E835484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CE2165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237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880E5B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lock Design test</w:t>
            </w:r>
          </w:p>
        </w:tc>
        <w:tc>
          <w:tcPr>
            <w:tcW w:w="283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3FAA2C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luency test</w:t>
            </w:r>
          </w:p>
        </w:tc>
        <w:tc>
          <w:tcPr>
            <w:tcW w:w="36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144B18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ESD</w:t>
            </w:r>
          </w:p>
        </w:tc>
        <w:tc>
          <w:tcPr>
            <w:tcW w:w="43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35C133C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Katz-Activities Daily Living form</w:t>
            </w:r>
          </w:p>
        </w:tc>
        <w:tc>
          <w:tcPr>
            <w:tcW w:w="24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E5ADAA8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IS</w:t>
            </w:r>
          </w:p>
        </w:tc>
      </w:tr>
      <w:tr w:rsidR="008976BE" w:rsidRPr="006324E0" w14:paraId="7158E952" w14:textId="77777777" w:rsidTr="00EE1597">
        <w:trPr>
          <w:trHeight w:val="315"/>
        </w:trPr>
        <w:tc>
          <w:tcPr>
            <w:tcW w:w="0" w:type="auto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F4E44F6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5</w:t>
            </w:r>
          </w:p>
        </w:tc>
        <w:tc>
          <w:tcPr>
            <w:tcW w:w="237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8B8789F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  <w:tc>
          <w:tcPr>
            <w:tcW w:w="283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7F82AC7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  <w:tc>
          <w:tcPr>
            <w:tcW w:w="36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68DE4EB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ESD, GDS</w:t>
            </w:r>
          </w:p>
        </w:tc>
        <w:tc>
          <w:tcPr>
            <w:tcW w:w="4394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C93CFE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netti Mobility Test, Timed up &amp; Go Test, Barthel Index (ADL),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Lawton Instrumental Activities of Daily Living Scale (IADL), hand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grip strength, anthropometric parameters, pulse wave velocity/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arterial stiffness (Mobil-o-Graph), echocardiography,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electrocardiography (ECG), spirometry, motion monitoring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Actigraph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), dual-energy X-ray absorptiometry (DXA)</w:t>
            </w:r>
          </w:p>
        </w:tc>
        <w:tc>
          <w:tcPr>
            <w:tcW w:w="24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D9CBF0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Fluid intelligence (Letter series, Number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series, Practical Problems)</w:t>
            </w:r>
          </w:p>
        </w:tc>
      </w:tr>
      <w:tr w:rsidR="008976BE" w:rsidRPr="006324E0" w14:paraId="390C3057" w14:textId="77777777" w:rsidTr="00EE1597">
        <w:trPr>
          <w:trHeight w:val="315"/>
        </w:trPr>
        <w:tc>
          <w:tcPr>
            <w:tcW w:w="0" w:type="auto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AFBEC11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6</w:t>
            </w:r>
          </w:p>
        </w:tc>
        <w:tc>
          <w:tcPr>
            <w:tcW w:w="2372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D9C3CFE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DDC96A4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ategorical Verbal Fluency test (animals vegetables fruits),</w:t>
            </w:r>
          </w:p>
        </w:tc>
        <w:tc>
          <w:tcPr>
            <w:tcW w:w="3686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8BFE8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  <w:tc>
          <w:tcPr>
            <w:tcW w:w="4394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FB03890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  <w:tc>
          <w:tcPr>
            <w:tcW w:w="2402" w:type="dxa"/>
            <w:tcBorders>
              <w:bottom w:val="single" w:sz="4" w:space="0" w:color="auto"/>
            </w:tcBorders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676DD15" w14:textId="77777777" w:rsidR="00C5430B" w:rsidRPr="006324E0" w:rsidRDefault="00C5430B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NA</w:t>
            </w:r>
          </w:p>
        </w:tc>
      </w:tr>
    </w:tbl>
    <w:p w14:paraId="2F25EA3B" w14:textId="5DAB8484" w:rsidR="00C5430B" w:rsidRPr="006324E0" w:rsidRDefault="00C5430B" w:rsidP="00C5430B">
      <w:pPr>
        <w:ind w:hanging="993"/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t xml:space="preserve">Supplementary Table </w:t>
      </w:r>
      <w:r w:rsidR="0006003A">
        <w:rPr>
          <w:rFonts w:ascii="Times New Roman" w:hAnsi="Times New Roman" w:cs="Times New Roman"/>
          <w:color w:val="000000" w:themeColor="text1"/>
        </w:rPr>
        <w:t>4</w:t>
      </w:r>
      <w:r w:rsidRPr="006324E0">
        <w:rPr>
          <w:rFonts w:ascii="Times New Roman" w:hAnsi="Times New Roman" w:cs="Times New Roman"/>
          <w:color w:val="000000" w:themeColor="text1"/>
        </w:rPr>
        <w:t xml:space="preserve"> illustrated the neuropsychological tests administered in each cohort in accordance to each cognitive domain and </w:t>
      </w:r>
      <w:r w:rsidR="00AF1EF7">
        <w:rPr>
          <w:rFonts w:ascii="Times New Roman" w:hAnsi="Times New Roman" w:cs="Times New Roman"/>
          <w:color w:val="000000" w:themeColor="text1"/>
        </w:rPr>
        <w:t>depressive symptoms</w:t>
      </w:r>
      <w:r w:rsidRPr="006324E0">
        <w:rPr>
          <w:rFonts w:ascii="Times New Roman" w:hAnsi="Times New Roman" w:cs="Times New Roman"/>
          <w:color w:val="000000" w:themeColor="text1"/>
        </w:rPr>
        <w:t>.</w:t>
      </w:r>
    </w:p>
    <w:p w14:paraId="2D7EC8A6" w14:textId="77777777" w:rsidR="00546CEF" w:rsidRPr="006324E0" w:rsidRDefault="00C5430B" w:rsidP="00546CEF">
      <w:pPr>
        <w:ind w:left="-993"/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t xml:space="preserve">Abbreviations: MMSE = Mini-mental state examination; TMT = Trial Making Test; RCFT = Rey Complex Figure Test and Recognition Trial; SDMT = symbol digit modality test; WAIS = Wechsler Adult Intelligence Scale; TOPF = Wechsler Adult Intelligence Scale Test of Premorbid Functioning; (FAS); HVLT-R = The Hopkins Verbal Learning Test - Revised; GDS = Geriatric Depression Scale; GHQ = General Health Questionnaire; CESD = </w:t>
      </w:r>
      <w:proofErr w:type="spellStart"/>
      <w:r w:rsidRPr="006324E0">
        <w:rPr>
          <w:rFonts w:ascii="Times New Roman" w:hAnsi="Times New Roman" w:cs="Times New Roman"/>
          <w:color w:val="000000" w:themeColor="text1"/>
        </w:rPr>
        <w:t>Center</w:t>
      </w:r>
      <w:proofErr w:type="spellEnd"/>
      <w:r w:rsidRPr="006324E0">
        <w:rPr>
          <w:rFonts w:ascii="Times New Roman" w:hAnsi="Times New Roman" w:cs="Times New Roman"/>
          <w:color w:val="000000" w:themeColor="text1"/>
        </w:rPr>
        <w:t xml:space="preserve"> for Epidemiologic Studies Depression Scale; NA = not applicable</w:t>
      </w:r>
    </w:p>
    <w:p w14:paraId="40C88CFE" w14:textId="73E45BEC" w:rsidR="00C5430B" w:rsidRPr="006324E0" w:rsidRDefault="00546CEF" w:rsidP="00546CEF">
      <w:pPr>
        <w:ind w:left="-993"/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t>*</w:t>
      </w:r>
      <w:r w:rsidR="00C5430B" w:rsidRPr="006324E0">
        <w:rPr>
          <w:rFonts w:ascii="Times New Roman" w:hAnsi="Times New Roman" w:cs="Times New Roman"/>
          <w:color w:val="000000" w:themeColor="text1"/>
        </w:rPr>
        <w:t>Note on BASE-II MMSE measure: An unauthorized version of the German MMSE was used by the study team without permission and has been rectified with PAR. The MMSE is a copyrighted instrument and may not be used or reproduced in whole or in part, in any form or language, or by any means without written permission of PAR (www.parinc.com).</w:t>
      </w:r>
    </w:p>
    <w:p w14:paraId="0DFDDBE4" w14:textId="47D9EC89" w:rsidR="00C5430B" w:rsidRPr="006324E0" w:rsidRDefault="00C5430B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br w:type="page"/>
      </w:r>
    </w:p>
    <w:p w14:paraId="110F54A2" w14:textId="2E9D5C48" w:rsidR="00375A76" w:rsidRPr="006324E0" w:rsidRDefault="00375A76" w:rsidP="00375A76">
      <w:pPr>
        <w:ind w:right="-926" w:hanging="993"/>
        <w:rPr>
          <w:rFonts w:ascii="Times New Roman" w:hAnsi="Times New Roman" w:cs="Times New Roman"/>
          <w:b/>
          <w:bCs/>
          <w:color w:val="000000" w:themeColor="text1"/>
        </w:rPr>
      </w:pPr>
      <w:r w:rsidRPr="006324E0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Supplementary Table </w:t>
      </w:r>
      <w:r w:rsidR="0006003A">
        <w:rPr>
          <w:rFonts w:ascii="Times New Roman" w:hAnsi="Times New Roman" w:cs="Times New Roman"/>
          <w:b/>
          <w:bCs/>
          <w:color w:val="000000" w:themeColor="text1"/>
        </w:rPr>
        <w:t>5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 xml:space="preserve">a Details of </w:t>
      </w:r>
      <w:r w:rsidR="00AF1EF7">
        <w:rPr>
          <w:rFonts w:ascii="Times New Roman" w:hAnsi="Times New Roman" w:cs="Times New Roman"/>
          <w:b/>
          <w:bCs/>
          <w:color w:val="000000" w:themeColor="text1"/>
        </w:rPr>
        <w:t xml:space="preserve">variables used to measure 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>cogniti</w:t>
      </w:r>
      <w:r w:rsidR="00AF1EF7">
        <w:rPr>
          <w:rFonts w:ascii="Times New Roman" w:hAnsi="Times New Roman" w:cs="Times New Roman"/>
          <w:b/>
          <w:bCs/>
          <w:color w:val="000000" w:themeColor="text1"/>
        </w:rPr>
        <w:t xml:space="preserve">on 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 xml:space="preserve">and </w:t>
      </w:r>
      <w:r w:rsidR="008E7963" w:rsidRPr="006324E0">
        <w:rPr>
          <w:rFonts w:ascii="Times New Roman" w:hAnsi="Times New Roman" w:cs="Times New Roman"/>
          <w:b/>
          <w:bCs/>
          <w:color w:val="000000" w:themeColor="text1"/>
        </w:rPr>
        <w:t>depressive symptom</w:t>
      </w:r>
      <w:r w:rsidR="00AF1EF7">
        <w:rPr>
          <w:rFonts w:ascii="Times New Roman" w:hAnsi="Times New Roman" w:cs="Times New Roman"/>
          <w:b/>
          <w:bCs/>
          <w:color w:val="000000" w:themeColor="text1"/>
        </w:rPr>
        <w:t>s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r w:rsidR="00AF1EF7">
        <w:rPr>
          <w:rFonts w:ascii="Times New Roman" w:hAnsi="Times New Roman" w:cs="Times New Roman"/>
          <w:b/>
          <w:bCs/>
          <w:color w:val="000000" w:themeColor="text1"/>
        </w:rPr>
        <w:t xml:space="preserve">in 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>the canonical correlation analysis and details of variable harmonisation</w:t>
      </w:r>
    </w:p>
    <w:tbl>
      <w:tblPr>
        <w:tblW w:w="15877" w:type="dxa"/>
        <w:tblInd w:w="-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22"/>
        <w:gridCol w:w="1701"/>
        <w:gridCol w:w="10"/>
        <w:gridCol w:w="1744"/>
        <w:gridCol w:w="10"/>
        <w:gridCol w:w="1921"/>
        <w:gridCol w:w="2693"/>
        <w:gridCol w:w="1985"/>
        <w:gridCol w:w="2126"/>
        <w:gridCol w:w="2265"/>
      </w:tblGrid>
      <w:tr w:rsidR="008976BE" w:rsidRPr="006324E0" w14:paraId="5F2C6A07" w14:textId="77777777" w:rsidTr="00EE1597">
        <w:trPr>
          <w:trHeight w:val="315"/>
        </w:trPr>
        <w:tc>
          <w:tcPr>
            <w:tcW w:w="3133" w:type="dxa"/>
            <w:gridSpan w:val="3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42E74B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horts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5413EB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ritish Whitehall-II</w:t>
            </w:r>
          </w:p>
        </w:tc>
        <w:tc>
          <w:tcPr>
            <w:tcW w:w="192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310CED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ng Kong Chinese CU-RISK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6DB3949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ustralian MAS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3318E0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wedish Betula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F2324D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rman BASE-II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486A8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ingaporean Chinese SLABS</w:t>
            </w:r>
          </w:p>
        </w:tc>
      </w:tr>
      <w:tr w:rsidR="008976BE" w:rsidRPr="006324E0" w14:paraId="5113CA7A" w14:textId="77777777" w:rsidTr="00EE1597">
        <w:trPr>
          <w:trHeight w:val="315"/>
        </w:trPr>
        <w:tc>
          <w:tcPr>
            <w:tcW w:w="1422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5EC816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neral cognition at TP1</w:t>
            </w: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D2D5E1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07F034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MM_SCOR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3AE793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MoCAtotalEDUadjusted</w:t>
            </w:r>
            <w:proofErr w:type="spellEnd"/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76DF1F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2h_Global_Cognition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FE7DA7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T::v518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CB58D6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_score_StudyRound1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BFE97D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  <w:proofErr w:type="spellEnd"/>
          </w:p>
        </w:tc>
      </w:tr>
      <w:tr w:rsidR="008976BE" w:rsidRPr="006324E0" w14:paraId="6B900C4E" w14:textId="77777777" w:rsidTr="00EE1597">
        <w:trPr>
          <w:trHeight w:val="315"/>
        </w:trPr>
        <w:tc>
          <w:tcPr>
            <w:tcW w:w="1422" w:type="dxa"/>
            <w:vMerge/>
            <w:vAlign w:val="center"/>
            <w:hideMark/>
          </w:tcPr>
          <w:p w14:paraId="7F4B8D1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06FFB2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303CF2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Phase 11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42E006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oCA (Montreal Cognitive Assessment) at Baseline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3D239F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Wave 2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306D509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Wave 5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8276A0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Round 1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B1A5086" w14:textId="2B3270B9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Measurement: MMSE (Mini-Mental State Examination) at 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8976BE" w:rsidRPr="006324E0" w14:paraId="4C6B1DD0" w14:textId="77777777" w:rsidTr="00EE1597">
        <w:trPr>
          <w:trHeight w:val="315"/>
        </w:trPr>
        <w:tc>
          <w:tcPr>
            <w:tcW w:w="1422" w:type="dxa"/>
            <w:vMerge/>
            <w:vAlign w:val="center"/>
            <w:hideMark/>
          </w:tcPr>
          <w:p w14:paraId="1034EE4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9A5902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F970B4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098224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Covert MoCA to MMSE 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767807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8B929E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28A663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80A5F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  <w:tr w:rsidR="008976BE" w:rsidRPr="006324E0" w14:paraId="62C5AC78" w14:textId="77777777" w:rsidTr="00EE1597">
        <w:trPr>
          <w:trHeight w:val="315"/>
        </w:trPr>
        <w:tc>
          <w:tcPr>
            <w:tcW w:w="1422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46399C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neral cognition at TP2</w:t>
            </w: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C0FC36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3C9462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MM_SCOR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B941A6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YR3MoCATotalEduadjusted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BC6E1E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4h_Global_Cognition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7D4282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T::v518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114B7C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MSE_score_StudyRound3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DB512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mmse</w:t>
            </w:r>
            <w:proofErr w:type="spellEnd"/>
          </w:p>
        </w:tc>
      </w:tr>
      <w:tr w:rsidR="008976BE" w:rsidRPr="006324E0" w14:paraId="08BE9007" w14:textId="77777777" w:rsidTr="00EE1597">
        <w:trPr>
          <w:trHeight w:val="315"/>
        </w:trPr>
        <w:tc>
          <w:tcPr>
            <w:tcW w:w="1422" w:type="dxa"/>
            <w:vMerge/>
            <w:vAlign w:val="center"/>
            <w:hideMark/>
          </w:tcPr>
          <w:p w14:paraId="54766D4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E4C30E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BFC4F5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Phase 12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97D163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oCA (Montreal Cognitive Assessment) at Yr3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EC9689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Wave 4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FBE15F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Wave 6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A5D658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MMSE (Mini-Mental State Examination) at Round 3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C0D63E8" w14:textId="635AF61B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Measurement: MMSE (Mini-Mental State Examination) at 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</w:tr>
      <w:tr w:rsidR="008976BE" w:rsidRPr="006324E0" w14:paraId="3BEA3C8F" w14:textId="77777777" w:rsidTr="00EE1597">
        <w:trPr>
          <w:trHeight w:val="315"/>
        </w:trPr>
        <w:tc>
          <w:tcPr>
            <w:tcW w:w="1422" w:type="dxa"/>
            <w:vMerge/>
            <w:vAlign w:val="center"/>
            <w:hideMark/>
          </w:tcPr>
          <w:p w14:paraId="11A820B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9FC64A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2AE0F6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A9250E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vert MoCA to MMSE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A37011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B30BDC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7ED0B2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BD2AAA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  <w:tr w:rsidR="008976BE" w:rsidRPr="006324E0" w14:paraId="74080F98" w14:textId="77777777" w:rsidTr="00EE1597">
        <w:trPr>
          <w:trHeight w:val="315"/>
        </w:trPr>
        <w:tc>
          <w:tcPr>
            <w:tcW w:w="1422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4221D0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epressive symptoms at TP1</w:t>
            </w: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BBF8E2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EBD190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DPN_SUM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775F77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DSTOTAL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3A436F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gds_total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DDEC48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ESD::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sd_sum</w:t>
            </w:r>
            <w:proofErr w:type="spellEnd"/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62569F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ESDscore_StudyRound1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45F388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gds</w:t>
            </w:r>
            <w:proofErr w:type="spellEnd"/>
          </w:p>
        </w:tc>
      </w:tr>
      <w:tr w:rsidR="008976BE" w:rsidRPr="006324E0" w14:paraId="4E8EFF00" w14:textId="77777777" w:rsidTr="00EE1597">
        <w:trPr>
          <w:trHeight w:val="315"/>
        </w:trPr>
        <w:tc>
          <w:tcPr>
            <w:tcW w:w="1422" w:type="dxa"/>
            <w:vMerge/>
            <w:vAlign w:val="center"/>
            <w:hideMark/>
          </w:tcPr>
          <w:p w14:paraId="744B2CC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301EA8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B8EBF8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GES-D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nt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for Epidemiological Studies-Depression Scale) at Phase 11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E56049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GDS-15 (15-item Geriatric Depression Scale) at Baseline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4FA28B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GDS-15 (15-item Geriatric Depression Scale) at Wave 2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BF98A0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GES-D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nt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for Epidemiological Studies-Depression Scale) at Wave 5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F308D8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GES-D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nt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for Epidemiological Studies-Depression Scale) at Round 1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4B13D71" w14:textId="6CCE3673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Measurement: GDS-15 (15-item Geriatric Depression Scale) at 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8976BE" w:rsidRPr="006324E0" w14:paraId="00997813" w14:textId="77777777" w:rsidTr="00EE1597">
        <w:trPr>
          <w:trHeight w:val="315"/>
        </w:trPr>
        <w:tc>
          <w:tcPr>
            <w:tcW w:w="1422" w:type="dxa"/>
            <w:vMerge/>
            <w:vAlign w:val="center"/>
            <w:hideMark/>
          </w:tcPr>
          <w:p w14:paraId="5ED992D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BE42FC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C08E889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16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16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16)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CCDBF69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5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5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5)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C3511B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5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5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5)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AF5428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16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16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16)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E0696A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16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16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16)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DCE5B8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5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5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5)</w:t>
            </w:r>
          </w:p>
        </w:tc>
      </w:tr>
      <w:tr w:rsidR="008976BE" w:rsidRPr="006324E0" w14:paraId="656C0F40" w14:textId="77777777" w:rsidTr="00EE1597">
        <w:trPr>
          <w:trHeight w:val="632"/>
        </w:trPr>
        <w:tc>
          <w:tcPr>
            <w:tcW w:w="1422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AA02F5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epressive symptoms at TP2</w:t>
            </w: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E441C0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5F4299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DPN_SUM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2EBB33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YR3GDSTotal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7485B0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M_w4_gds_total 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DD88E3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ESD::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sd_sum</w:t>
            </w:r>
            <w:proofErr w:type="spellEnd"/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7D4545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ESDscore_StudyRound3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7B4FD7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gds</w:t>
            </w:r>
            <w:proofErr w:type="spellEnd"/>
          </w:p>
        </w:tc>
      </w:tr>
      <w:tr w:rsidR="008976BE" w:rsidRPr="006324E0" w14:paraId="7C018984" w14:textId="77777777" w:rsidTr="00EE1597">
        <w:trPr>
          <w:trHeight w:val="315"/>
        </w:trPr>
        <w:tc>
          <w:tcPr>
            <w:tcW w:w="1422" w:type="dxa"/>
            <w:vMerge/>
            <w:vAlign w:val="center"/>
            <w:hideMark/>
          </w:tcPr>
          <w:p w14:paraId="7D91E85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18BF0A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09C31C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CES-D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nt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for Epidemiological Studies-Depression Scale) at Phase 12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32E637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GDS-15 (15-item Geriatric Depression Scale) at Yr32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5AB246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GDS-15 (15-item Geriatric Depression Scale) at Wave 4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1A0382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CES-D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nt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for Epidemiological Studies-Depression Scale) at Wave 6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A979EA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easurement: CES-D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Cent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for Epidemiological Studies-Depression Scale) at Round 3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5AEBFD0" w14:textId="16C1D65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Measurement: GDS-15 (15-item Geriatric Depression Scale) at 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</w:tr>
      <w:tr w:rsidR="008976BE" w:rsidRPr="006324E0" w14:paraId="39985878" w14:textId="77777777" w:rsidTr="00EE1597">
        <w:trPr>
          <w:trHeight w:val="1332"/>
        </w:trPr>
        <w:tc>
          <w:tcPr>
            <w:tcW w:w="1422" w:type="dxa"/>
            <w:vMerge/>
            <w:vAlign w:val="center"/>
            <w:hideMark/>
          </w:tcPr>
          <w:p w14:paraId="62058FE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1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A6F646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4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E6C373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16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16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16)</w:t>
            </w:r>
          </w:p>
        </w:tc>
        <w:tc>
          <w:tcPr>
            <w:tcW w:w="1931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88FD4E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5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5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5)</w:t>
            </w:r>
          </w:p>
        </w:tc>
        <w:tc>
          <w:tcPr>
            <w:tcW w:w="2693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0E6C51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5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5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5)</w:t>
            </w:r>
          </w:p>
        </w:tc>
        <w:tc>
          <w:tcPr>
            <w:tcW w:w="198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0238E7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16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16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16)</w:t>
            </w:r>
          </w:p>
        </w:tc>
        <w:tc>
          <w:tcPr>
            <w:tcW w:w="212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F1C80C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16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16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16)</w:t>
            </w:r>
          </w:p>
        </w:tc>
        <w:tc>
          <w:tcPr>
            <w:tcW w:w="226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384680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5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ES_D &lt; 5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ES_D &gt;= 5)</w:t>
            </w:r>
          </w:p>
        </w:tc>
      </w:tr>
    </w:tbl>
    <w:p w14:paraId="632AA57E" w14:textId="7271760C" w:rsidR="00375A76" w:rsidRPr="006324E0" w:rsidRDefault="00375A76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br w:type="page"/>
      </w:r>
    </w:p>
    <w:p w14:paraId="2AC8CD54" w14:textId="5BCE7448" w:rsidR="00375A76" w:rsidRPr="006324E0" w:rsidRDefault="00375A76" w:rsidP="00375A76">
      <w:pPr>
        <w:ind w:right="-926" w:hanging="993"/>
        <w:rPr>
          <w:rFonts w:ascii="Times New Roman" w:hAnsi="Times New Roman" w:cs="Times New Roman"/>
          <w:b/>
          <w:bCs/>
          <w:color w:val="000000" w:themeColor="text1"/>
        </w:rPr>
      </w:pPr>
      <w:r w:rsidRPr="006324E0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Supplementary Table </w:t>
      </w:r>
      <w:r w:rsidR="0006003A">
        <w:rPr>
          <w:rFonts w:ascii="Times New Roman" w:hAnsi="Times New Roman" w:cs="Times New Roman"/>
          <w:b/>
          <w:bCs/>
          <w:color w:val="000000" w:themeColor="text1"/>
        </w:rPr>
        <w:t>5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>b Details of demographic variables used in the canonical correlation analysis and details of variable harmonisation</w:t>
      </w:r>
    </w:p>
    <w:tbl>
      <w:tblPr>
        <w:tblW w:w="15877" w:type="dxa"/>
        <w:tblInd w:w="-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24"/>
        <w:gridCol w:w="1702"/>
        <w:gridCol w:w="1755"/>
        <w:gridCol w:w="1932"/>
        <w:gridCol w:w="2695"/>
        <w:gridCol w:w="1986"/>
        <w:gridCol w:w="2127"/>
        <w:gridCol w:w="2256"/>
      </w:tblGrid>
      <w:tr w:rsidR="008976BE" w:rsidRPr="006324E0" w14:paraId="3D0C1982" w14:textId="77777777" w:rsidTr="00EE1597">
        <w:trPr>
          <w:trHeight w:val="315"/>
        </w:trPr>
        <w:tc>
          <w:tcPr>
            <w:tcW w:w="3126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479C92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horts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F26115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ritish Whitehall-II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274175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ng Kong Chinese CU-RISK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AB02B4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ustralian MAS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3788E4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wedish Betula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2F6BA3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rman BASE-II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E53B9D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ingaporean Chinese SLABS</w:t>
            </w:r>
          </w:p>
        </w:tc>
      </w:tr>
      <w:tr w:rsidR="008976BE" w:rsidRPr="006324E0" w14:paraId="00883C23" w14:textId="77777777" w:rsidTr="00EE1597">
        <w:trPr>
          <w:trHeight w:val="315"/>
        </w:trPr>
        <w:tc>
          <w:tcPr>
            <w:tcW w:w="1424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43B6BD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ex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6A5DCB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4124E9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EX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D5E1AC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ex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E36EE7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M_Sex</w:t>
            </w:r>
            <w:proofErr w:type="spellEnd"/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C65E87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Participant::sex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C95379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ex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383560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ex</w:t>
            </w:r>
          </w:p>
        </w:tc>
      </w:tr>
      <w:tr w:rsidR="008976BE" w:rsidRPr="006324E0" w14:paraId="4D8524AC" w14:textId="77777777" w:rsidTr="00EE1597">
        <w:trPr>
          <w:trHeight w:val="315"/>
        </w:trPr>
        <w:tc>
          <w:tcPr>
            <w:tcW w:w="1424" w:type="dxa"/>
            <w:vMerge/>
            <w:vAlign w:val="center"/>
            <w:hideMark/>
          </w:tcPr>
          <w:p w14:paraId="0577CC4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FE49729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F87DD4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Paticipan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gender (0/1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A415CD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Paticipan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gender (0/1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894633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Paticipan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gender (1/2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FAF72E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Paticipan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gender (1/2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8D8B32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Paticipan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gender (m/w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C5ED7A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Paticipan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gender (male/female)</w:t>
            </w:r>
          </w:p>
        </w:tc>
      </w:tr>
      <w:tr w:rsidR="008976BE" w:rsidRPr="006324E0" w14:paraId="54C5F000" w14:textId="77777777" w:rsidTr="00EE1597">
        <w:trPr>
          <w:trHeight w:val="315"/>
        </w:trPr>
        <w:tc>
          <w:tcPr>
            <w:tcW w:w="1424" w:type="dxa"/>
            <w:vMerge/>
            <w:vAlign w:val="center"/>
            <w:hideMark/>
          </w:tcPr>
          <w:p w14:paraId="07DCBAF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9FE7A5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2A7394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female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male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44E7B4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female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male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1DBCB6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 -&gt; 0 (female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-&gt; 1 (male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815FC6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 -&gt; 0 (female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-&gt; 1 (male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E804BF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w -&gt; 0 (female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 -&gt; 1 (male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AF0039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female -&gt; 0 (female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ale -&gt; 1 (male)</w:t>
            </w:r>
          </w:p>
        </w:tc>
      </w:tr>
      <w:tr w:rsidR="008976BE" w:rsidRPr="006324E0" w14:paraId="5CE57EA7" w14:textId="77777777" w:rsidTr="00EE1597">
        <w:trPr>
          <w:trHeight w:val="315"/>
        </w:trPr>
        <w:tc>
          <w:tcPr>
            <w:tcW w:w="1424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895026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ge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78ABB9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04B0E82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AGE_Q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A7860B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BLAge_DOB</w:t>
            </w:r>
            <w:proofErr w:type="spellEnd"/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7238EB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AGE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A26154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rounded_age_HT</w:t>
            </w:r>
            <w:proofErr w:type="spellEnd"/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20C5EF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ge_COG_2012_StudyRound1_session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FA375A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ge</w:t>
            </w:r>
          </w:p>
        </w:tc>
      </w:tr>
      <w:tr w:rsidR="008976BE" w:rsidRPr="006324E0" w14:paraId="457E18FE" w14:textId="77777777" w:rsidTr="00EE1597">
        <w:trPr>
          <w:trHeight w:val="315"/>
        </w:trPr>
        <w:tc>
          <w:tcPr>
            <w:tcW w:w="1424" w:type="dxa"/>
            <w:vMerge/>
            <w:vAlign w:val="center"/>
            <w:hideMark/>
          </w:tcPr>
          <w:p w14:paraId="6B38B79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9E7FD69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3F1920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Age at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questionaire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completion at Phase 11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57B7A7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Age at baseline (according to date of birth) 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D153CD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ve 2 Age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2CB93E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ge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6F65E5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ge at cognitive testing Study Round 1 Session 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48ECDE9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alculated age in years during visit</w:t>
            </w:r>
          </w:p>
        </w:tc>
      </w:tr>
      <w:tr w:rsidR="008976BE" w:rsidRPr="006324E0" w14:paraId="3775FEB3" w14:textId="77777777" w:rsidTr="00EE1597">
        <w:trPr>
          <w:trHeight w:val="315"/>
        </w:trPr>
        <w:tc>
          <w:tcPr>
            <w:tcW w:w="1424" w:type="dxa"/>
            <w:vMerge/>
            <w:vAlign w:val="center"/>
            <w:hideMark/>
          </w:tcPr>
          <w:p w14:paraId="1191AEB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CE7EE7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8B4BC4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8A7B03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420A95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40E3E2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172870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1B2E7D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  <w:tr w:rsidR="008976BE" w:rsidRPr="006324E0" w14:paraId="0E8001A0" w14:textId="77777777" w:rsidTr="00EE1597">
        <w:trPr>
          <w:trHeight w:val="315"/>
        </w:trPr>
        <w:tc>
          <w:tcPr>
            <w:tcW w:w="1424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4B8E4B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Years of education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42AB8C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5FEF5D7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DUC_FT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12A339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Eduyear</w:t>
            </w:r>
            <w:proofErr w:type="spellEnd"/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B0AE74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education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C574F1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educ_T</w:t>
            </w:r>
            <w:proofErr w:type="spellEnd"/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C81ACA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ducation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5C8415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edu.yrs</w:t>
            </w:r>
            <w:proofErr w:type="spellEnd"/>
          </w:p>
        </w:tc>
      </w:tr>
      <w:tr w:rsidR="008976BE" w:rsidRPr="006324E0" w14:paraId="2F3EBFF3" w14:textId="77777777" w:rsidTr="00EE1597">
        <w:trPr>
          <w:trHeight w:val="315"/>
        </w:trPr>
        <w:tc>
          <w:tcPr>
            <w:tcW w:w="1424" w:type="dxa"/>
            <w:vMerge/>
            <w:vAlign w:val="center"/>
            <w:hideMark/>
          </w:tcPr>
          <w:p w14:paraId="5FCB082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B03ABE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6E5EB6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otal years of full-time education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D8469E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Updated education in years with the confirmed data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BE0294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Wave 2 Education (in years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19B3DAA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ducation in years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B996C3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ducation in years (SOEP): latest available information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7D84794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ducation in years</w:t>
            </w:r>
          </w:p>
        </w:tc>
      </w:tr>
      <w:tr w:rsidR="008976BE" w:rsidRPr="006324E0" w14:paraId="2FF64FFC" w14:textId="77777777" w:rsidTr="00EE1597">
        <w:trPr>
          <w:trHeight w:val="300"/>
        </w:trPr>
        <w:tc>
          <w:tcPr>
            <w:tcW w:w="1424" w:type="dxa"/>
            <w:vMerge/>
            <w:vAlign w:val="center"/>
            <w:hideMark/>
          </w:tcPr>
          <w:p w14:paraId="1556962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5CC58C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B776E2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FC9215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211AEC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B6BA2ED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B56174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0C77C3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  <w:tr w:rsidR="008976BE" w:rsidRPr="006324E0" w14:paraId="4026CD4E" w14:textId="77777777" w:rsidTr="00EE1597">
        <w:trPr>
          <w:trHeight w:val="300"/>
        </w:trPr>
        <w:tc>
          <w:tcPr>
            <w:tcW w:w="1424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7673AF6" w14:textId="46EF66F0" w:rsidR="00375A76" w:rsidRPr="006324E0" w:rsidRDefault="00CF2095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Time difference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E4D9C9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27E74E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time_diff</w:t>
            </w:r>
            <w:proofErr w:type="spellEnd"/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8568B9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"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BLAssessDate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" minus "YR3AssessmentDate"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B3708DC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"M_w2_date" minus "M_w4_date"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95BBF4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"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rounded_age_H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" (Wave 5) minus "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rounded_age_HT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" (Wave 6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FC6F60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"Age_MED_StudyRound1" minus "Age_MED_StudyRound3"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ED8D9C2" w14:textId="24059C40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"age" (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) minus "age" (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) </w:t>
            </w:r>
          </w:p>
        </w:tc>
      </w:tr>
      <w:tr w:rsidR="008976BE" w:rsidRPr="006324E0" w14:paraId="2FB4072F" w14:textId="77777777" w:rsidTr="00EE1597">
        <w:trPr>
          <w:trHeight w:val="300"/>
        </w:trPr>
        <w:tc>
          <w:tcPr>
            <w:tcW w:w="1424" w:type="dxa"/>
            <w:vMerge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B9EFD68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D6C50F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F6B6AA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me interval between Phase 11 and 12 (years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6E653D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me interval between Baseline and Yr32 (years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D2C3A0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me interval between Wave 2 and Wave 4 (years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4BAD1DE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me interval between Wave 5 and 6 (years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E121BD3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ime interval between Round 1 and 3 (years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7C22FE4" w14:textId="244840E8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Time interval between Phase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2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and </w:t>
            </w:r>
            <w:r w:rsidR="002D2493" w:rsidRPr="006324E0">
              <w:rPr>
                <w:rFonts w:ascii="Times New Roman" w:hAnsi="Times New Roman" w:cs="Times New Roman"/>
                <w:color w:val="000000" w:themeColor="text1"/>
              </w:rPr>
              <w:t>3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(years)</w:t>
            </w:r>
          </w:p>
        </w:tc>
      </w:tr>
      <w:tr w:rsidR="008976BE" w:rsidRPr="006324E0" w14:paraId="6DD0B294" w14:textId="77777777" w:rsidTr="00EE1597">
        <w:trPr>
          <w:trHeight w:val="300"/>
        </w:trPr>
        <w:tc>
          <w:tcPr>
            <w:tcW w:w="1424" w:type="dxa"/>
            <w:vMerge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884693F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AC6613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78B5D55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8885920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1CFF2E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1A625F6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E0B485B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1E37371" w14:textId="77777777" w:rsidR="00375A76" w:rsidRPr="006324E0" w:rsidRDefault="00375A76" w:rsidP="00EE159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</w:tbl>
    <w:p w14:paraId="7F5AFDD6" w14:textId="5DF1A3C4" w:rsidR="00294DB6" w:rsidRPr="006324E0" w:rsidRDefault="00294DB6" w:rsidP="00375A76">
      <w:pPr>
        <w:ind w:left="-993"/>
        <w:rPr>
          <w:rFonts w:ascii="Times New Roman" w:hAnsi="Times New Roman" w:cs="Times New Roman"/>
          <w:color w:val="000000" w:themeColor="text1"/>
        </w:rPr>
      </w:pPr>
    </w:p>
    <w:p w14:paraId="1A2474D7" w14:textId="77777777" w:rsidR="00294DB6" w:rsidRPr="006324E0" w:rsidRDefault="00294DB6">
      <w:pPr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color w:val="000000" w:themeColor="text1"/>
        </w:rPr>
        <w:br w:type="page"/>
      </w:r>
    </w:p>
    <w:p w14:paraId="1AEBAA51" w14:textId="013CB8E0" w:rsidR="00294DB6" w:rsidRPr="006324E0" w:rsidRDefault="00294DB6" w:rsidP="00375A76">
      <w:pPr>
        <w:ind w:left="-993"/>
        <w:rPr>
          <w:rFonts w:ascii="Times New Roman" w:hAnsi="Times New Roman" w:cs="Times New Roman"/>
          <w:color w:val="000000" w:themeColor="text1"/>
        </w:rPr>
      </w:pPr>
      <w:r w:rsidRPr="006324E0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Supplementary Table </w:t>
      </w:r>
      <w:r w:rsidR="0006003A">
        <w:rPr>
          <w:rFonts w:ascii="Times New Roman" w:hAnsi="Times New Roman" w:cs="Times New Roman"/>
          <w:b/>
          <w:bCs/>
          <w:color w:val="000000" w:themeColor="text1"/>
        </w:rPr>
        <w:t>5</w:t>
      </w:r>
      <w:r w:rsidRPr="006324E0">
        <w:rPr>
          <w:rFonts w:ascii="Times New Roman" w:hAnsi="Times New Roman" w:cs="Times New Roman"/>
          <w:b/>
          <w:bCs/>
          <w:color w:val="000000" w:themeColor="text1"/>
        </w:rPr>
        <w:t>c Details of clinical variables used in the canonical correlation analysis and details of variable harmonisation</w:t>
      </w:r>
    </w:p>
    <w:tbl>
      <w:tblPr>
        <w:tblW w:w="15877" w:type="dxa"/>
        <w:tblInd w:w="-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24"/>
        <w:gridCol w:w="1702"/>
        <w:gridCol w:w="1755"/>
        <w:gridCol w:w="1932"/>
        <w:gridCol w:w="2695"/>
        <w:gridCol w:w="1986"/>
        <w:gridCol w:w="2127"/>
        <w:gridCol w:w="2256"/>
      </w:tblGrid>
      <w:tr w:rsidR="008976BE" w:rsidRPr="006324E0" w14:paraId="72AE36A3" w14:textId="77777777" w:rsidTr="00700DEF">
        <w:trPr>
          <w:trHeight w:val="300"/>
        </w:trPr>
        <w:tc>
          <w:tcPr>
            <w:tcW w:w="3126" w:type="dxa"/>
            <w:gridSpan w:val="2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3193D34" w14:textId="3E72D48F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ohorts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A4DC1AB" w14:textId="462F779D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ritish Whitehall-II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40B856E" w14:textId="260CA63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ng Kong Chinese CU-RISK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90A8B4D" w14:textId="4E516033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ustralian MAS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48EE79B" w14:textId="22E464AA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wedish Betula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9580EF5" w14:textId="2EF682F5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erman BASE-II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242AB31" w14:textId="420AC97F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ingaporean Chinese SLABS</w:t>
            </w:r>
          </w:p>
        </w:tc>
      </w:tr>
      <w:tr w:rsidR="008976BE" w:rsidRPr="006324E0" w14:paraId="79EF5C1C" w14:textId="77777777" w:rsidTr="00EE1597">
        <w:trPr>
          <w:trHeight w:val="300"/>
        </w:trPr>
        <w:tc>
          <w:tcPr>
            <w:tcW w:w="1424" w:type="dxa"/>
            <w:vMerge w:val="restart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7891B91B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ody mass index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9773CD2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3E64E914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BMI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04E8539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MI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F59B732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bmi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FD5CAAF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Halsoundersokning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::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bmi</w:t>
            </w:r>
            <w:proofErr w:type="spellEnd"/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7CD8D64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MI_StudyRound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3B60BCD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bmi</w:t>
            </w:r>
            <w:proofErr w:type="spellEnd"/>
          </w:p>
        </w:tc>
      </w:tr>
      <w:tr w:rsidR="008976BE" w:rsidRPr="006324E0" w14:paraId="3D1ADA5C" w14:textId="77777777" w:rsidTr="00EE1597">
        <w:trPr>
          <w:trHeight w:val="300"/>
        </w:trPr>
        <w:tc>
          <w:tcPr>
            <w:tcW w:w="1424" w:type="dxa"/>
            <w:vMerge/>
            <w:vAlign w:val="center"/>
            <w:hideMark/>
          </w:tcPr>
          <w:p w14:paraId="6EAD978E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49C0652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0AB224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ody Mass Index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004EB0E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ody Mass Index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65E51662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ody Mass Index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0989B9A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ody Mass Index, BMI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9961753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ody Mass Index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E097D5B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MI (kg/m^2)</w:t>
            </w:r>
          </w:p>
        </w:tc>
      </w:tr>
      <w:tr w:rsidR="008976BE" w:rsidRPr="006324E0" w14:paraId="6DEA24C4" w14:textId="77777777" w:rsidTr="00EE1597">
        <w:trPr>
          <w:trHeight w:val="300"/>
        </w:trPr>
        <w:tc>
          <w:tcPr>
            <w:tcW w:w="1424" w:type="dxa"/>
            <w:vMerge/>
            <w:vAlign w:val="center"/>
            <w:hideMark/>
          </w:tcPr>
          <w:p w14:paraId="4A37CE24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9EC294C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53F929DE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18C7FAA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AE77358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C40C3EC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4BA8FD1D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  <w:hideMark/>
          </w:tcPr>
          <w:p w14:paraId="2D032D35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  <w:tr w:rsidR="008976BE" w:rsidRPr="006324E0" w14:paraId="63B211AB" w14:textId="77777777" w:rsidTr="00EE1597">
        <w:trPr>
          <w:trHeight w:val="300"/>
        </w:trPr>
        <w:tc>
          <w:tcPr>
            <w:tcW w:w="1424" w:type="dxa"/>
            <w:vMerge w:val="restart"/>
            <w:vAlign w:val="center"/>
          </w:tcPr>
          <w:p w14:paraId="4A915D3A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moking habit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5B254CF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56C61C3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MOK_00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9EF6A82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moking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0D5A99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1_smoke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FD7A759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ormular2::v1040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F3BE29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moking_now_StudyRound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7708BDA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moking</w:t>
            </w:r>
          </w:p>
        </w:tc>
      </w:tr>
      <w:tr w:rsidR="008976BE" w:rsidRPr="006324E0" w14:paraId="4776DAF7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415CC768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F5AA50B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37A5CAD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ve you smoked cigarettes in the past 4 weeks? (0/1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8425634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he smoking status at baseline (1/2/3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1 Non-smoker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2 Past-smoker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3 Current smoker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3F1DE62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ver smoked tobacco regularly? (1/2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1 No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2 Yes 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0ED391B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moke, or used to, practically daily? (1/2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yes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 no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7B4A30A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moking status: Do you smoke? (1/2/3/4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1 yes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 no, not since &lt; 1 year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3 no, not since &gt;= 1 year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4 no, never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7DF957E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(0/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yes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never smoked</w:t>
            </w:r>
          </w:p>
        </w:tc>
      </w:tr>
      <w:tr w:rsidR="008976BE" w:rsidRPr="006324E0" w14:paraId="6F5CA1E6" w14:textId="77777777" w:rsidTr="00EE1597">
        <w:trPr>
          <w:trHeight w:val="819"/>
        </w:trPr>
        <w:tc>
          <w:tcPr>
            <w:tcW w:w="1424" w:type="dxa"/>
            <w:vMerge/>
            <w:vAlign w:val="center"/>
          </w:tcPr>
          <w:p w14:paraId="35BB078E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31D938C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0B24E3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36F13C1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-&gt; 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/3 -&gt; 1 (Yes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755BE69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-&gt; 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 -&gt; 1 (Yes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F76ABA4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 -&gt; 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-&gt; 1 (Yes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6A3A930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4 -&gt; 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/2/3 -&gt; 1 (Yes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F9E84E2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</w:tr>
      <w:tr w:rsidR="008976BE" w:rsidRPr="006324E0" w14:paraId="508359A5" w14:textId="77777777" w:rsidTr="00EE1597">
        <w:trPr>
          <w:trHeight w:val="300"/>
        </w:trPr>
        <w:tc>
          <w:tcPr>
            <w:tcW w:w="1424" w:type="dxa"/>
            <w:vMerge w:val="restart"/>
            <w:vAlign w:val="center"/>
          </w:tcPr>
          <w:p w14:paraId="4FBBDF8D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evel of physical activity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57C0CBF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301E423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HAM_FA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A99EA01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Physicalex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retreiving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more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details by Research team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DB319A8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M_w2_Bowls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Golf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M_w2_Tennis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Swimming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Dancing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Jogging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Bicycling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Aerobics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Other_sport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AEC0E15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 xml:space="preserve">PA_2 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CE5237A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requencyno1sports_StudyRound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D8EF615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household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leisure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light_act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moderate_act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vigorous_act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</w:tr>
      <w:tr w:rsidR="008976BE" w:rsidRPr="006324E0" w14:paraId="2F235BF8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5A12FCDC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57B6FAC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B77D49B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requency per week of all exercise-related activities (did not include housework, did not request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F23FDDA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gular participation of physical exercise (0/1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2CE48DE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Bowls: bowls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Golf: Golf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Tennis: Tennis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Swimming: Swimming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Dancing: Dancing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Jogging: Jogging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Bicycling: Bicycling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Aerobics: Aerobics (minutes playing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Other_sport: Other sports (minutes playing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ECE611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w much time do you spend doing exercise in a week?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E6F6D2B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ow often doing most important type of sports Study Round 1 (daily, weekly, monthly, more rarely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3BC0548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household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: Estimated physical activity at home;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leisure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: Estimated physical activity during spare time;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light_act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: Estimated physical activity at work (self-reported light output);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moderate_act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: Estimated physical activity at work (self-reported moderate output);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vigorous_act_minute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: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Estimated physical activity at work (self-reported vigorous output) NOTE: All these variables are during the subject's very first visit</w:t>
            </w:r>
          </w:p>
        </w:tc>
      </w:tr>
      <w:tr w:rsidR="008976BE" w:rsidRPr="006324E0" w14:paraId="3BCAA174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7A8C1780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B6E849B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9E218EF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median (18 hours 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CHAM_FA &lt; 18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CHAM_FA &gt;= 18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1E34E95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0/1 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84A8817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alculate the sum of the time of all exercise types reported (in hours) - create a new variable as "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hour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"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Cutoff at median (1.8 hours 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hour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&lt; 1.8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hours_per_week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&gt;= 1.8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E53ABA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utoff at median (6.95 hours 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0 (PA_2 &lt; 6.95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PA_2 &gt;= 6.95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AED0295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If the answer is every day/week,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eekly_execrise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= 1. Otherwise,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eekly_execrise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= 0.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188CA99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Calculate the sum of the time of these 5 kinds of activities (in hours) - create a new variable as "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exe_totalhours_per_week_C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"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Cutoff at median (15.92 hours ):</w:t>
            </w:r>
          </w:p>
          <w:p w14:paraId="47D11976" w14:textId="77777777" w:rsidR="00294DB6" w:rsidRPr="006324E0" w:rsidRDefault="00294DB6" w:rsidP="00294DB6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exe_totalhours_per_week_C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&lt; 15.92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work_exe_totalhours_per_week_C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&gt;= 15.92)</w:t>
            </w:r>
          </w:p>
        </w:tc>
      </w:tr>
      <w:tr w:rsidR="008976BE" w:rsidRPr="006324E0" w14:paraId="1E38D3E5" w14:textId="77777777" w:rsidTr="00EE1597">
        <w:trPr>
          <w:trHeight w:val="300"/>
        </w:trPr>
        <w:tc>
          <w:tcPr>
            <w:tcW w:w="1424" w:type="dxa"/>
            <w:vMerge w:val="restart"/>
            <w:vAlign w:val="center"/>
          </w:tcPr>
          <w:p w14:paraId="49B9AB19" w14:textId="2A4B1EC5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ystolic blood pressure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2E5C8A1" w14:textId="1EE83752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44EAD90" w14:textId="4D9F10C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SBP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9656EDE" w14:textId="6A531015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SitSBPAvg</w:t>
            </w:r>
            <w:proofErr w:type="spellEnd"/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35AF060" w14:textId="0F9CF08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sys1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M_w2_sys2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sys3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2C44F6B" w14:textId="12C3A73C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Halsoundersoking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::bloodpressure_systolic_standing0min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0278CB8" w14:textId="76F373DF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R_sitting_right_systol_StudyRound1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RR_sitting_left_systol_StudyRound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84E484E" w14:textId="74B1325C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p.sys</w:t>
            </w:r>
          </w:p>
        </w:tc>
      </w:tr>
      <w:tr w:rsidR="008976BE" w:rsidRPr="006324E0" w14:paraId="3808239D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58D6DFB4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650F447" w14:textId="4CE5F978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AB8133F" w14:textId="2DA048C9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P Systolic- final averaged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2C72E5A" w14:textId="791518D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Average Sitting Systolic Blood pressure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E4A240F" w14:textId="3966D76F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sys1: systolic blood pressure seated measurement 1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sys2: systolic blood pressure seated measurement 2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M_w2_sys3: systolic blood pressure seated measurement 3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D564CE8" w14:textId="39638362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Systolic blood pressure, standing up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immidiately</w:t>
            </w:r>
            <w:proofErr w:type="spellEnd"/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2D14AFA" w14:textId="39B41A13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R_sitting_right_systol_StudyRound1: Systolic blood pressure sitting right arm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RR_sitting_left_systol_StudyRound1: Systolic blood pressure sitting left arm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2364BD6" w14:textId="4D590BB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lood pressure</w:t>
            </w:r>
          </w:p>
        </w:tc>
      </w:tr>
      <w:tr w:rsidR="008976BE" w:rsidRPr="006324E0" w14:paraId="48F2130D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16179220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14D9B89" w14:textId="6C2349E3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9549C4E" w14:textId="20D68493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DFD2563" w14:textId="60A8BFA9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3904AFC" w14:textId="44CDA271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aking average ("M_w2_sys1", "M_w2_sys2" and "M_w2_sys3"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199A7B4" w14:textId="1FDDA00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EC34521" w14:textId="14519B6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ake average ("RR_sitting_right_systol_StudyRound1" and "RR_sitting_left_systol_StudyRound1"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44011A8" w14:textId="19C40E0C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  <w:tr w:rsidR="008976BE" w:rsidRPr="006324E0" w14:paraId="09F33856" w14:textId="77777777" w:rsidTr="00EE1597">
        <w:trPr>
          <w:trHeight w:val="300"/>
        </w:trPr>
        <w:tc>
          <w:tcPr>
            <w:tcW w:w="1424" w:type="dxa"/>
            <w:vMerge w:val="restart"/>
            <w:vAlign w:val="center"/>
          </w:tcPr>
          <w:p w14:paraId="09D1BC55" w14:textId="13D3BF8C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lood glucose level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E32BDDA" w14:textId="3D682292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BAA3E26" w14:textId="5F03042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GLUC_F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D1EE524" w14:textId="11C3CA41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FG 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549456F" w14:textId="1F32D0E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Glucose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6F9855F" w14:textId="7B858EC6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Lab::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B_Glucise_Value</w:t>
            </w:r>
            <w:proofErr w:type="spellEnd"/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D7E6361" w14:textId="4DC3461A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lood_sugar_mgdl_StudyRound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4B7603A" w14:textId="57653D2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fasting_glucose</w:t>
            </w:r>
            <w:proofErr w:type="spellEnd"/>
          </w:p>
        </w:tc>
      </w:tr>
      <w:tr w:rsidR="008976BE" w:rsidRPr="006324E0" w14:paraId="729DB18D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2CAABB8B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CE9A042" w14:textId="61E87FC6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9B5D8DF" w14:textId="2F7AB103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lucose: fasting/first (plasma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04DB521" w14:textId="10E5910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asting blood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02AB62F" w14:textId="51F90086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Glucose mmol/L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19C2B60" w14:textId="5895E5C0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Blood sample, Measurement of blood sugar (glucose), Value of B-glucose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F38D6EB" w14:textId="099BE51F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blood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sug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(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mgdl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299D56E" w14:textId="3CB19F18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asting glucose</w:t>
            </w:r>
          </w:p>
        </w:tc>
      </w:tr>
      <w:tr w:rsidR="008976BE" w:rsidRPr="006324E0" w14:paraId="0DC0EC58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26B17133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050787D" w14:textId="0531247A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A2B0769" w14:textId="49511E1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FC8233B" w14:textId="47FCDE1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BFC7FBA" w14:textId="4AE09129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0BCCEA0" w14:textId="242DC151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64F919C" w14:textId="0A5DF7BA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Trasfer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the unit from mg/dL to mmol/L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592046F" w14:textId="51F54FFE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/</w:t>
            </w:r>
          </w:p>
        </w:tc>
      </w:tr>
      <w:tr w:rsidR="008976BE" w:rsidRPr="006324E0" w14:paraId="69E7F50E" w14:textId="77777777" w:rsidTr="00EE1597">
        <w:trPr>
          <w:trHeight w:val="300"/>
        </w:trPr>
        <w:tc>
          <w:tcPr>
            <w:tcW w:w="1424" w:type="dxa"/>
            <w:vMerge w:val="restart"/>
            <w:vAlign w:val="center"/>
          </w:tcPr>
          <w:p w14:paraId="1A73ACD0" w14:textId="4B0AB0A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Hypertension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2B958A4" w14:textId="74287173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B8A6471" w14:textId="4E95471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ANTIHYP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73C2D3A" w14:textId="4FD5BA1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T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A9FCC62" w14:textId="5550D1AE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HT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F709BED" w14:textId="1888EB70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ormular2::v1089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E1AA226" w14:textId="57BCD86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agnosed_Hypertension_StudyRound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ECB577B" w14:textId="02C650B8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ypertension</w:t>
            </w:r>
          </w:p>
        </w:tc>
      </w:tr>
      <w:tr w:rsidR="008976BE" w:rsidRPr="006324E0" w14:paraId="6E3D20A0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02B0FF18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B36E980" w14:textId="0D1354E6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4A8ACAA" w14:textId="39ACBBEC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rug class: Anti-hypertensives (0/1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5F4EC72" w14:textId="32B2185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he diagnosis of Hypertension (0/1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01FA077" w14:textId="755C23A2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in the last 2 years, had high blood pressure diagnosed by a doctor (1/2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85BC0E9" w14:textId="6ACFE4E0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Have you seen a doctor or received hospital care for any of the following illnesses? High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bloodpressure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>, last 5 years [Question was regarding the entire lifetime for new participants, for the last 5yrs for old participants.]. (0/1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3046FA7" w14:textId="448C5C49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Self-reported history of Hypertension from anamnesis interview. (0/1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C3C3EAC" w14:textId="57BD408C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ypertension (0/1)</w:t>
            </w:r>
          </w:p>
        </w:tc>
      </w:tr>
      <w:tr w:rsidR="008976BE" w:rsidRPr="006324E0" w14:paraId="25527431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6EC09F72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EB1C342" w14:textId="12622782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49CBBEE" w14:textId="5A92683D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BE26429" w14:textId="3DB5C6F9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7297CC5" w14:textId="019F1DFF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-&gt; 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 -&gt; 1 (Yes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DA45F6B" w14:textId="504E637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5ED5B25" w14:textId="6A4A2C3C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DCE7B06" w14:textId="3A8FEFF6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</w:tr>
      <w:tr w:rsidR="008976BE" w:rsidRPr="006324E0" w14:paraId="7949ACD8" w14:textId="77777777" w:rsidTr="00EE1597">
        <w:trPr>
          <w:trHeight w:val="300"/>
        </w:trPr>
        <w:tc>
          <w:tcPr>
            <w:tcW w:w="1424" w:type="dxa"/>
            <w:vMerge w:val="restart"/>
            <w:vAlign w:val="center"/>
          </w:tcPr>
          <w:p w14:paraId="32D9DABE" w14:textId="42CD849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abetes Mellitus</w:t>
            </w: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AA972A7" w14:textId="6165181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variable name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1A06363" w14:textId="7E5AAFED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DIABET1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11183F7" w14:textId="781C1B6B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M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18005AA6" w14:textId="6954CF88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M_w2_diabetes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0A24EF5" w14:textId="75AA716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Formular2::v1090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DBBE47B" w14:textId="26CCF321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abetes_Anamnesis_StudyRound1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C393241" w14:textId="1F97FEC0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abetes</w:t>
            </w:r>
          </w:p>
        </w:tc>
      </w:tr>
      <w:tr w:rsidR="008976BE" w:rsidRPr="006324E0" w14:paraId="21341A65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1A78D461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8785519" w14:textId="2514C359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exact ques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2B655AFA" w14:textId="2896FEA2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abetic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6A5FF9D1" w14:textId="43B34366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The diagnosis of Diabetes Mellitus (0/1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EFFAE53" w14:textId="4F2D82E2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In the last 2 years, had diabetes confirmed by doctor? (1/2/3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1 no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2 yes - type 1 (juvenile-insulin dependent)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3 yes - type 2 (mature onset-non-insulin dependent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 xml:space="preserve">4 yes - diabetes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incipidus</w:t>
            </w:r>
            <w:proofErr w:type="spellEnd"/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1CF9978" w14:textId="20030859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 xml:space="preserve">Have you seen a doctor or received hospital care for any of the following illnesses? Diabetes, 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>last 5 years [Question was regarding the entire lifetime for new participants, for the last 5yrs for old participants.]. (0/1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43F590E" w14:textId="2F63F58E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lastRenderedPageBreak/>
              <w:t xml:space="preserve">Diagnose of Diabetes </w:t>
            </w:r>
            <w:proofErr w:type="spellStart"/>
            <w:r w:rsidRPr="006324E0">
              <w:rPr>
                <w:rFonts w:ascii="Times New Roman" w:hAnsi="Times New Roman" w:cs="Times New Roman"/>
                <w:color w:val="000000" w:themeColor="text1"/>
              </w:rPr>
              <w:t>melittus</w:t>
            </w:r>
            <w:proofErr w:type="spellEnd"/>
            <w:r w:rsidRPr="006324E0">
              <w:rPr>
                <w:rFonts w:ascii="Times New Roman" w:hAnsi="Times New Roman" w:cs="Times New Roman"/>
                <w:color w:val="000000" w:themeColor="text1"/>
              </w:rPr>
              <w:t xml:space="preserve"> (0/1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D481401" w14:textId="28D01D68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Diabetes (0/1)</w:t>
            </w:r>
          </w:p>
        </w:tc>
      </w:tr>
      <w:tr w:rsidR="008976BE" w:rsidRPr="006324E0" w14:paraId="6D46D0C9" w14:textId="77777777" w:rsidTr="00EE1597">
        <w:trPr>
          <w:trHeight w:val="300"/>
        </w:trPr>
        <w:tc>
          <w:tcPr>
            <w:tcW w:w="1424" w:type="dxa"/>
            <w:vMerge/>
            <w:vAlign w:val="center"/>
          </w:tcPr>
          <w:p w14:paraId="66E558B9" w14:textId="7777777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0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789AEB7" w14:textId="5304E9EF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harmonisation</w:t>
            </w:r>
          </w:p>
        </w:tc>
        <w:tc>
          <w:tcPr>
            <w:tcW w:w="175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48005F79" w14:textId="7E8F56C7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1932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15B7940" w14:textId="5C011224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2695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3D47735A" w14:textId="3021E70A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Relabelling with (0, 1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-&gt; 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2/3/4 -&gt; 1 (Yes)</w:t>
            </w:r>
          </w:p>
        </w:tc>
        <w:tc>
          <w:tcPr>
            <w:tcW w:w="198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79211B22" w14:textId="1FA93D0E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2127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061AE695" w14:textId="3A98146F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  <w:tc>
          <w:tcPr>
            <w:tcW w:w="2256" w:type="dxa"/>
            <w:tcMar>
              <w:top w:w="0" w:type="dxa"/>
              <w:left w:w="45" w:type="dxa"/>
              <w:bottom w:w="0" w:type="dxa"/>
              <w:right w:w="45" w:type="dxa"/>
            </w:tcMar>
            <w:vAlign w:val="center"/>
          </w:tcPr>
          <w:p w14:paraId="510CA5F0" w14:textId="7754B1B3" w:rsidR="001D3F05" w:rsidRPr="006324E0" w:rsidRDefault="001D3F05" w:rsidP="001D3F05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6324E0">
              <w:rPr>
                <w:rFonts w:ascii="Times New Roman" w:hAnsi="Times New Roman" w:cs="Times New Roman"/>
                <w:color w:val="000000" w:themeColor="text1"/>
              </w:rPr>
              <w:t>0 (No)</w:t>
            </w:r>
            <w:r w:rsidRPr="006324E0">
              <w:rPr>
                <w:rFonts w:ascii="Times New Roman" w:hAnsi="Times New Roman" w:cs="Times New Roman"/>
                <w:color w:val="000000" w:themeColor="text1"/>
              </w:rPr>
              <w:br/>
              <w:t>1 (Yes)</w:t>
            </w:r>
          </w:p>
        </w:tc>
      </w:tr>
    </w:tbl>
    <w:p w14:paraId="2E568C9A" w14:textId="089AD919" w:rsidR="0006003A" w:rsidRPr="00FA6DA6" w:rsidRDefault="0006003A" w:rsidP="0006003A">
      <w:pPr>
        <w:ind w:left="-993"/>
        <w:rPr>
          <w:rFonts w:ascii="Times New Roman" w:hAnsi="Times New Roman" w:cs="Times New Roman"/>
        </w:rPr>
      </w:pPr>
      <w:r w:rsidRPr="008E7963">
        <w:rPr>
          <w:rFonts w:ascii="Times New Roman" w:hAnsi="Times New Roman" w:cs="Times New Roman"/>
        </w:rPr>
        <w:t xml:space="preserve">Supplementary Table </w:t>
      </w:r>
      <w:r w:rsidR="008F0F00">
        <w:rPr>
          <w:rFonts w:ascii="Times New Roman" w:hAnsi="Times New Roman" w:cs="Times New Roman"/>
        </w:rPr>
        <w:t>5</w:t>
      </w:r>
      <w:r w:rsidRPr="008E7963">
        <w:rPr>
          <w:rFonts w:ascii="Times New Roman" w:hAnsi="Times New Roman" w:cs="Times New Roman"/>
        </w:rPr>
        <w:t xml:space="preserve"> showed </w:t>
      </w:r>
      <w:r w:rsidR="008F0F00">
        <w:rPr>
          <w:rFonts w:ascii="Times New Roman" w:hAnsi="Times New Roman" w:cs="Times New Roman"/>
        </w:rPr>
        <w:t xml:space="preserve">the </w:t>
      </w:r>
      <w:r w:rsidRPr="008E7963">
        <w:rPr>
          <w:rFonts w:ascii="Times New Roman" w:hAnsi="Times New Roman" w:cs="Times New Roman"/>
        </w:rPr>
        <w:t xml:space="preserve">details of </w:t>
      </w:r>
      <w:r w:rsidR="008F0F00">
        <w:rPr>
          <w:rFonts w:ascii="Times New Roman" w:hAnsi="Times New Roman" w:cs="Times New Roman"/>
        </w:rPr>
        <w:t>variables</w:t>
      </w:r>
      <w:r w:rsidRPr="008E7963">
        <w:rPr>
          <w:rFonts w:ascii="Times New Roman" w:hAnsi="Times New Roman" w:cs="Times New Roman"/>
        </w:rPr>
        <w:t xml:space="preserve"> used in the canonical correlation analysis. In addition, details of variable harmonisation were illustrated.</w:t>
      </w:r>
    </w:p>
    <w:p w14:paraId="2AD38ABC" w14:textId="691F2D4A" w:rsidR="00284861" w:rsidRPr="00764F82" w:rsidRDefault="0006003A" w:rsidP="00764F82">
      <w:pPr>
        <w:ind w:left="-993"/>
        <w:rPr>
          <w:rFonts w:ascii="Times New Roman" w:hAnsi="Times New Roman" w:cs="Times New Roman"/>
        </w:rPr>
      </w:pPr>
      <w:r w:rsidRPr="008E7963"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/>
        </w:rPr>
        <w:t>: TP =</w:t>
      </w:r>
      <w:r w:rsidRPr="008E7963">
        <w:rPr>
          <w:rFonts w:ascii="Times New Roman" w:hAnsi="Times New Roman" w:cs="Times New Roman"/>
        </w:rPr>
        <w:t xml:space="preserve"> time-point</w:t>
      </w:r>
    </w:p>
    <w:tbl>
      <w:tblPr>
        <w:tblW w:w="15527" w:type="dxa"/>
        <w:tblInd w:w="-100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527"/>
      </w:tblGrid>
      <w:tr w:rsidR="008976BE" w:rsidRPr="006324E0" w14:paraId="38AC939B" w14:textId="77777777" w:rsidTr="008074FD">
        <w:trPr>
          <w:trHeight w:val="46"/>
        </w:trPr>
        <w:tc>
          <w:tcPr>
            <w:tcW w:w="15527" w:type="dxa"/>
            <w:vAlign w:val="center"/>
            <w:hideMark/>
          </w:tcPr>
          <w:p w14:paraId="6E12F9BD" w14:textId="77777777" w:rsidR="00E60B20" w:rsidRDefault="00E60B20" w:rsidP="00CA7E38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tbl>
            <w:tblPr>
              <w:tblpPr w:leftFromText="180" w:rightFromText="180" w:horzAnchor="page" w:tblpX="1" w:tblpY="-1322"/>
              <w:tblOverlap w:val="never"/>
              <w:tblW w:w="14269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291"/>
              <w:gridCol w:w="917"/>
              <w:gridCol w:w="970"/>
              <w:gridCol w:w="1640"/>
              <w:gridCol w:w="593"/>
              <w:gridCol w:w="3100"/>
              <w:gridCol w:w="2571"/>
              <w:gridCol w:w="3104"/>
              <w:gridCol w:w="83"/>
            </w:tblGrid>
            <w:tr w:rsidR="00E60B20" w:rsidRPr="008E7963" w14:paraId="5FEC7483" w14:textId="77777777" w:rsidTr="00E60B20">
              <w:trPr>
                <w:gridAfter w:val="1"/>
                <w:wAfter w:w="83" w:type="dxa"/>
                <w:trHeight w:val="300"/>
              </w:trPr>
              <w:tc>
                <w:tcPr>
                  <w:tcW w:w="14186" w:type="dxa"/>
                  <w:gridSpan w:val="8"/>
                  <w:vAlign w:val="center"/>
                  <w:hideMark/>
                </w:tcPr>
                <w:p w14:paraId="698E0494" w14:textId="695FB026" w:rsidR="00E60B20" w:rsidRPr="008E7963" w:rsidRDefault="00E60B20" w:rsidP="00E60B20">
                  <w:pPr>
                    <w:rPr>
                      <w:rFonts w:ascii="Times New Roman" w:hAnsi="Times New Roman" w:cs="Times New Roman"/>
                      <w:b/>
                      <w:bCs/>
                    </w:rPr>
                  </w:pPr>
                  <w:r w:rsidRPr="008E7963">
                    <w:rPr>
                      <w:rFonts w:ascii="Times New Roman" w:hAnsi="Times New Roman" w:cs="Times New Roman"/>
                      <w:b/>
                      <w:bCs/>
                    </w:rPr>
                    <w:lastRenderedPageBreak/>
                    <w:t xml:space="preserve">Supplementary Table </w:t>
                  </w:r>
                  <w:r>
                    <w:rPr>
                      <w:rFonts w:ascii="Times New Roman" w:hAnsi="Times New Roman" w:cs="Times New Roman"/>
                      <w:b/>
                      <w:bCs/>
                    </w:rPr>
                    <w:t>6</w:t>
                  </w:r>
                  <w:r w:rsidRPr="008E7963">
                    <w:rPr>
                      <w:rFonts w:ascii="Times New Roman" w:hAnsi="Times New Roman" w:cs="Times New Roman"/>
                      <w:b/>
                      <w:bCs/>
                    </w:rPr>
                    <w:t xml:space="preserve"> </w:t>
                  </w:r>
                  <w:r w:rsidR="004C2589">
                    <w:rPr>
                      <w:rFonts w:ascii="Times New Roman" w:hAnsi="Times New Roman" w:cs="Times New Roman"/>
                      <w:b/>
                      <w:bCs/>
                    </w:rPr>
                    <w:t xml:space="preserve">MRI acquisition </w:t>
                  </w:r>
                  <w:r w:rsidR="00AF1EF7">
                    <w:rPr>
                      <w:rFonts w:ascii="Times New Roman" w:hAnsi="Times New Roman" w:cs="Times New Roman"/>
                      <w:b/>
                      <w:bCs/>
                    </w:rPr>
                    <w:t>parameters</w:t>
                  </w:r>
                  <w:r w:rsidR="004C2589">
                    <w:rPr>
                      <w:rFonts w:ascii="Times New Roman" w:hAnsi="Times New Roman" w:cs="Times New Roman"/>
                      <w:b/>
                      <w:bCs/>
                    </w:rPr>
                    <w:t xml:space="preserve"> of the six cohorts</w:t>
                  </w:r>
                </w:p>
              </w:tc>
            </w:tr>
            <w:tr w:rsidR="00E60B20" w:rsidRPr="008E7963" w14:paraId="01E5E39F" w14:textId="77777777" w:rsidTr="00E60B20">
              <w:trPr>
                <w:trHeight w:val="1453"/>
              </w:trPr>
              <w:tc>
                <w:tcPr>
                  <w:tcW w:w="1291" w:type="dxa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0D3EB71C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Cohort</w:t>
                  </w:r>
                </w:p>
              </w:tc>
              <w:tc>
                <w:tcPr>
                  <w:tcW w:w="917" w:type="dxa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3A0367C4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Baseline MRI (n)</w:t>
                  </w:r>
                </w:p>
              </w:tc>
              <w:tc>
                <w:tcPr>
                  <w:tcW w:w="970" w:type="dxa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FB0A5B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Sample size with MRI data &amp; fitting study inclusion criteria</w:t>
                  </w:r>
                </w:p>
              </w:tc>
              <w:tc>
                <w:tcPr>
                  <w:tcW w:w="1640" w:type="dxa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6D148D3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MRI Scanner</w:t>
                  </w:r>
                </w:p>
              </w:tc>
              <w:tc>
                <w:tcPr>
                  <w:tcW w:w="593" w:type="dxa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5E3921B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Tesla</w:t>
                  </w:r>
                </w:p>
              </w:tc>
              <w:tc>
                <w:tcPr>
                  <w:tcW w:w="3100" w:type="dxa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668EC47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T1-weighted</w:t>
                  </w:r>
                </w:p>
              </w:tc>
              <w:tc>
                <w:tcPr>
                  <w:tcW w:w="2571" w:type="dxa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23D2ACC" w14:textId="77777777" w:rsidR="00E60B20" w:rsidRPr="008E7963" w:rsidRDefault="00E60B20" w:rsidP="00E60B20">
                  <w:pPr>
                    <w:ind w:right="-51"/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Diffusion</w:t>
                  </w:r>
                </w:p>
              </w:tc>
              <w:tc>
                <w:tcPr>
                  <w:tcW w:w="3187" w:type="dxa"/>
                  <w:gridSpan w:val="2"/>
                  <w:tcBorders>
                    <w:top w:val="single" w:sz="4" w:space="0" w:color="auto"/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3F9FA72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FLAIR</w:t>
                  </w:r>
                </w:p>
              </w:tc>
            </w:tr>
            <w:tr w:rsidR="00E60B20" w:rsidRPr="008E7963" w14:paraId="0F99B2F0" w14:textId="77777777" w:rsidTr="00E60B20">
              <w:trPr>
                <w:trHeight w:val="1473"/>
              </w:trPr>
              <w:tc>
                <w:tcPr>
                  <w:tcW w:w="1291" w:type="dxa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6B59F70B" w14:textId="052A686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British Whitehall-II</w:t>
                  </w:r>
                  <w:r>
                    <w:t xml:space="preserve"> </w:t>
                  </w:r>
                  <w:r>
                    <w:rPr>
                      <w:rFonts w:ascii="Times New Roman" w:hAnsi="Times New Roman" w:cs="Times New Roman"/>
                    </w:rPr>
                    <w:fldChar w:fldCharType="begin"/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 &lt;EndNote&gt;&lt;Cite&gt;&lt;Author&gt;Filippini&lt;/Author&gt;&lt;Year&gt;2014&lt;/Year&gt;&lt;RecNum&gt;1816&lt;/RecNum&gt;&lt;DisplayText&gt;(4)&lt;/DisplayText&gt;&lt;record&gt;&lt;rec-number&gt;1816&lt;/rec-number&gt;&lt;foreign-keys&gt;&lt;key app="EN" db-id="pwrstzf9i5edp0ex222pf9scfpezrzrdzzva" timestamp="1622618637" guid="010db6f0-d826-4208-8107-b57ab2b48420"&gt;1816&lt;/key&gt;&lt;/foreign-keys&gt;&lt;ref-type name="Journal Article"&gt;17&lt;/ref-type&gt;&lt;contributors&gt;&lt;authors&gt;&lt;author&gt;Filippini, Nicola&lt;/author&gt;&lt;author&gt;Zsoldos, Enikő&lt;/author&gt;&lt;author&gt;Haapakoski, Rita&lt;/author&gt;&lt;author&gt;Sexton, Claire E&lt;/author&gt;&lt;author&gt;Mahmood, Abda&lt;/author&gt;&lt;author&gt;Allan, Charlotte L&lt;/author&gt;&lt;author&gt;Topiwala, Anya&lt;/author&gt;&lt;author&gt;Valkanova, Vyara&lt;/author&gt;&lt;author&gt;Brunner, Eric J&lt;/author&gt;&lt;author&gt;Shipley, Martin J&lt;/author&gt;&lt;/authors&gt;&lt;/contributors&gt;&lt;titles&gt;&lt;title&gt;Study protocol: the Whitehall II imaging sub-study&lt;/title&gt;&lt;secondary-title&gt;BMC psychiatry&lt;/secondary-title&gt;&lt;/titles&gt;&lt;periodical&gt;&lt;full-title&gt;BMC Psychiatry&lt;/full-title&gt;&lt;/periodical&gt;&lt;pages&gt;1-16&lt;/pages&gt;&lt;volume&gt;14&lt;/volume&gt;&lt;number&gt;1&lt;/number&gt;&lt;dates&gt;&lt;year&gt;2014&lt;/year&gt;&lt;/dates&gt;&lt;isbn&gt;1471-244X&lt;/isbn&gt;&lt;urls&gt;&lt;/urls&gt;&lt;/record&gt;&lt;/Cite&gt;&lt;/EndNote&gt;</w:instrText>
                  </w:r>
                  <w:r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EE1113">
                    <w:rPr>
                      <w:rFonts w:ascii="Times New Roman" w:hAnsi="Times New Roman" w:cs="Times New Roman"/>
                      <w:noProof/>
                    </w:rPr>
                    <w:t>(4)</w:t>
                  </w:r>
                  <w:r>
                    <w:rPr>
                      <w:rFonts w:ascii="Times New Roman" w:hAnsi="Times New Roman" w:cs="Times New Roman"/>
                    </w:rPr>
                    <w:fldChar w:fldCharType="end"/>
                  </w:r>
                  <w:r>
                    <w:t xml:space="preserve"> </w:t>
                  </w:r>
                  <w:r>
                    <w:rPr>
                      <w:rFonts w:ascii="Times New Roman" w:hAnsi="Times New Roman" w:cs="Times New Roman"/>
                    </w:rPr>
                    <w:fldChar w:fldCharType="begin"/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 &lt;EndNote&gt;&lt;Cite&gt;&lt;Author&gt;Bordin&lt;/Author&gt;&lt;Year&gt;2021&lt;/Year&gt;&lt;RecNum&gt;2266&lt;/RecNum&gt;&lt;DisplayText&gt;(5)&lt;/DisplayText&gt;&lt;record&gt;&lt;rec-number&gt;2266&lt;/rec-number&gt;&lt;foreign-keys&gt;&lt;key app="EN" db-id="pwrstzf9i5edp0ex222pf9scfpezrzrdzzva" timestamp="1751428288" guid="f5a750c5-802c-4d42-abb3-553627c1c79e"&gt;2266&lt;/key&gt;&lt;/foreign-keys&gt;&lt;ref-type name="Journal Article"&gt;17&lt;/ref-type&gt;&lt;contributors&gt;&lt;authors&gt;&lt;author&gt;Bordin, Valentina&lt;/author&gt;&lt;author&gt;Bertani, Ilaria&lt;/author&gt;&lt;author&gt;Mattioli, Irene&lt;/author&gt;&lt;author&gt;Sundaresan, Vaanathi&lt;/author&gt;&lt;author&gt;McCarthy, Paul&lt;/author&gt;&lt;author&gt;Suri, Sana&lt;/author&gt;&lt;author&gt;Zsoldos, Enikő&lt;/author&gt;&lt;author&gt;Filippini, Nicola&lt;/author&gt;&lt;author&gt;Mahmood, Abda&lt;/author&gt;&lt;author&gt;Melazzini, Luca&lt;/author&gt;&lt;author&gt;Laganà, Maria Marcella&lt;/author&gt;&lt;author&gt;Zamboni, Giovanna&lt;/author&gt;&lt;author&gt;Singh-Manoux, Archana&lt;/author&gt;&lt;author&gt;Kivimäki, Mika&lt;/author&gt;&lt;author&gt;Ebmeier, Klaus P.&lt;/author&gt;&lt;author&gt;Baselli, Giuseppe&lt;/author&gt;&lt;author&gt;Jenkinson, Mark&lt;/author&gt;&lt;author&gt;Mackay, Clare E.&lt;/author&gt;&lt;author&gt;Duff, Eugene P.&lt;/author&gt;&lt;author&gt;Griffanti, Ludovica&lt;/author&gt;&lt;/authors&gt;&lt;/contributors&gt;&lt;titles&gt;&lt;title&gt;Integrating large-scale neuroimaging research datasets: Harmonisation of white matter hyperintensity measurements across Whitehall and UK Biobank datasets&lt;/title&gt;&lt;secondary-title&gt;NeuroImage&lt;/secondary-title&gt;&lt;/titles&gt;&lt;periodical&gt;&lt;full-title&gt;NeuroImage&lt;/full-title&gt;&lt;/periodical&gt;&lt;pages&gt;118189&lt;/pages&gt;&lt;volume&gt;237&lt;/volume&gt;&lt;keywords&gt;&lt;keyword&gt;Harmonisation&lt;/keyword&gt;&lt;keyword&gt;MRI&lt;/keyword&gt;&lt;keyword&gt;White matter hyperintensities&lt;/keyword&gt;&lt;keyword&gt;UK Biobank&lt;/keyword&gt;&lt;/keywords&gt;&lt;dates&gt;&lt;year&gt;2021&lt;/year&gt;&lt;pub-dates&gt;&lt;date&gt;2021/08/15/&lt;/date&gt;&lt;/pub-dates&gt;&lt;/dates&gt;&lt;isbn&gt;1053-8119&lt;/isbn&gt;&lt;urls&gt;&lt;related-urls&gt;&lt;url&gt;https://www.sciencedirect.com/science/article/pii/S1053811921004663&lt;/url&gt;&lt;/related-urls&gt;&lt;/urls&gt;&lt;electronic-resource-num&gt;https://doi.org/10.1016/j.neuroimage.2021.118189&lt;/electronic-resource-num&gt;&lt;/record&gt;&lt;/Cite&gt;&lt;/EndNote&gt;</w:instrText>
                  </w:r>
                  <w:r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EE1113">
                    <w:rPr>
                      <w:rFonts w:ascii="Times New Roman" w:hAnsi="Times New Roman" w:cs="Times New Roman"/>
                      <w:noProof/>
                    </w:rPr>
                    <w:t>(5)</w:t>
                  </w:r>
                  <w:r>
                    <w:rPr>
                      <w:rFonts w:ascii="Times New Roman" w:hAnsi="Times New Roman" w:cs="Times New Roman"/>
                    </w:rPr>
                    <w:fldChar w:fldCharType="end"/>
                  </w:r>
                </w:p>
              </w:tc>
              <w:tc>
                <w:tcPr>
                  <w:tcW w:w="917" w:type="dxa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7567483F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800</w:t>
                  </w:r>
                </w:p>
              </w:tc>
              <w:tc>
                <w:tcPr>
                  <w:tcW w:w="970" w:type="dxa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64B9558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527</w:t>
                  </w:r>
                </w:p>
              </w:tc>
              <w:tc>
                <w:tcPr>
                  <w:tcW w:w="1640" w:type="dxa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6CAD1F9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Siemens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agnetom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 Verio </w:t>
                  </w:r>
                  <w:r>
                    <w:rPr>
                      <w:rFonts w:ascii="Times New Roman" w:hAnsi="Times New Roman" w:cs="Times New Roman" w:hint="eastAsia"/>
                    </w:rPr>
                    <w:t>(</w:t>
                  </w:r>
                  <w:r w:rsidRPr="006D4909">
                    <w:rPr>
                      <w:rFonts w:ascii="Times New Roman" w:hAnsi="Times New Roman" w:cs="Times New Roman"/>
                    </w:rPr>
                    <w:t>Whitehall-II</w:t>
                  </w:r>
                  <w:r w:rsidRPr="00810826">
                    <w:rPr>
                      <w:rFonts w:ascii="Times New Roman" w:hAnsi="Times New Roman" w:cs="Times New Roman"/>
                    </w:rPr>
                    <w:t xml:space="preserve"> imaging sub-study</w:t>
                  </w:r>
                  <w:r>
                    <w:rPr>
                      <w:rFonts w:ascii="Times New Roman" w:hAnsi="Times New Roman" w:cs="Times New Roman" w:hint="eastAsia"/>
                    </w:rPr>
                    <w:t>)</w:t>
                  </w:r>
                </w:p>
              </w:tc>
              <w:tc>
                <w:tcPr>
                  <w:tcW w:w="593" w:type="dxa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8A0EC45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3</w:t>
                  </w:r>
                </w:p>
              </w:tc>
              <w:tc>
                <w:tcPr>
                  <w:tcW w:w="3100" w:type="dxa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6094F0CD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253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1.79/3.65/5.51/7.37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138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flip angle: 7°, slice thickness: 1.0 mm, FOV: 256×256 mm</w:t>
                  </w:r>
                </w:p>
              </w:tc>
              <w:tc>
                <w:tcPr>
                  <w:tcW w:w="2571" w:type="dxa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CE6CB3A" w14:textId="77777777" w:rsidR="00E60B20" w:rsidRPr="008E7963" w:rsidRDefault="00E60B20" w:rsidP="00E60B20">
                  <w:pPr>
                    <w:ind w:right="115"/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89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91.2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slice thickness: 2.0 mm, FOV: 192×192 mm, b-value:1500 s/mm2, directions: 60</w:t>
                  </w:r>
                </w:p>
              </w:tc>
              <w:tc>
                <w:tcPr>
                  <w:tcW w:w="3187" w:type="dxa"/>
                  <w:gridSpan w:val="2"/>
                  <w:tcBorders>
                    <w:top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D0F5958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90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73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25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flip angle:150°, slice thickness:3.0 mm, FOV: 220×220 mm</w:t>
                  </w:r>
                </w:p>
              </w:tc>
            </w:tr>
            <w:tr w:rsidR="00E60B20" w:rsidRPr="008E7963" w14:paraId="73D3F7F3" w14:textId="77777777" w:rsidTr="00E60B20">
              <w:trPr>
                <w:trHeight w:val="1110"/>
              </w:trPr>
              <w:tc>
                <w:tcPr>
                  <w:tcW w:w="129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672547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</w:p>
              </w:tc>
              <w:tc>
                <w:tcPr>
                  <w:tcW w:w="917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3B1E2FD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</w:p>
              </w:tc>
              <w:tc>
                <w:tcPr>
                  <w:tcW w:w="97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01D4AAF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</w:p>
              </w:tc>
              <w:tc>
                <w:tcPr>
                  <w:tcW w:w="164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EC6C250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10826">
                    <w:rPr>
                      <w:rFonts w:ascii="Times New Roman" w:hAnsi="Times New Roman" w:cs="Times New Roman"/>
                    </w:rPr>
                    <w:t>Siemens Prisma</w:t>
                  </w:r>
                  <w:r>
                    <w:rPr>
                      <w:rFonts w:ascii="Times New Roman" w:hAnsi="Times New Roman" w:cs="Times New Roman" w:hint="eastAsia"/>
                    </w:rPr>
                    <w:t xml:space="preserve"> (</w:t>
                  </w:r>
                  <w:r w:rsidRPr="00810826">
                    <w:rPr>
                      <w:rFonts w:ascii="Times New Roman" w:hAnsi="Times New Roman" w:cs="Times New Roman"/>
                    </w:rPr>
                    <w:t>British Whitehall-II</w:t>
                  </w:r>
                  <w:r>
                    <w:rPr>
                      <w:rFonts w:ascii="Times New Roman" w:hAnsi="Times New Roman" w:cs="Times New Roman" w:hint="eastAsia"/>
                    </w:rPr>
                    <w:t>)</w:t>
                  </w:r>
                </w:p>
              </w:tc>
              <w:tc>
                <w:tcPr>
                  <w:tcW w:w="593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3A194D6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>
                    <w:rPr>
                      <w:rFonts w:ascii="Times New Roman" w:hAnsi="Times New Roman" w:cs="Times New Roman" w:hint="eastAsia"/>
                    </w:rPr>
                    <w:t>3</w:t>
                  </w:r>
                </w:p>
              </w:tc>
              <w:tc>
                <w:tcPr>
                  <w:tcW w:w="310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77BA65AA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</w:t>
                  </w:r>
                  <w:r>
                    <w:rPr>
                      <w:rFonts w:ascii="Times New Roman" w:hAnsi="Times New Roman" w:cs="Times New Roman" w:hint="eastAsia"/>
                    </w:rPr>
                    <w:t>190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</w:t>
                  </w:r>
                  <w:r>
                    <w:rPr>
                      <w:rFonts w:ascii="Times New Roman" w:hAnsi="Times New Roman" w:cs="Times New Roman" w:hint="eastAsia"/>
                    </w:rPr>
                    <w:t xml:space="preserve">3.97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</w:t>
                  </w:r>
                  <w:r>
                    <w:rPr>
                      <w:rFonts w:ascii="Times New Roman" w:hAnsi="Times New Roman" w:cs="Times New Roman" w:hint="eastAsia"/>
                    </w:rPr>
                    <w:t>904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flip angle: </w:t>
                  </w:r>
                  <w:r>
                    <w:rPr>
                      <w:rFonts w:ascii="Times New Roman" w:hAnsi="Times New Roman" w:cs="Times New Roman" w:hint="eastAsia"/>
                    </w:rPr>
                    <w:t>8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°, slice thickness: 1.0 mm, FOV: </w:t>
                  </w:r>
                  <w:r>
                    <w:rPr>
                      <w:rFonts w:ascii="Times New Roman" w:hAnsi="Times New Roman" w:cs="Times New Roman" w:hint="eastAsia"/>
                    </w:rPr>
                    <w:t>192</w:t>
                  </w:r>
                  <w:r w:rsidRPr="008E7963">
                    <w:rPr>
                      <w:rFonts w:ascii="Times New Roman" w:hAnsi="Times New Roman" w:cs="Times New Roman"/>
                    </w:rPr>
                    <w:t>×</w:t>
                  </w:r>
                  <w:r>
                    <w:rPr>
                      <w:rFonts w:ascii="Times New Roman" w:hAnsi="Times New Roman" w:cs="Times New Roman" w:hint="eastAsia"/>
                    </w:rPr>
                    <w:t>192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mm</w:t>
                  </w:r>
                </w:p>
              </w:tc>
              <w:tc>
                <w:tcPr>
                  <w:tcW w:w="257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4DB2C62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89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91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slice thickness: 2.0 mm, FOV: 192×192 mm, b-value:1500 s/mm2, directions: 60</w:t>
                  </w:r>
                </w:p>
              </w:tc>
              <w:tc>
                <w:tcPr>
                  <w:tcW w:w="3187" w:type="dxa"/>
                  <w:gridSpan w:val="2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7428EBC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90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73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25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flip angle:150°, slice thickness:3.0 mm, FOV: 220×220 mm</w:t>
                  </w:r>
                </w:p>
              </w:tc>
            </w:tr>
            <w:tr w:rsidR="00E60B20" w:rsidRPr="008E7963" w14:paraId="791C0E4D" w14:textId="77777777" w:rsidTr="00E60B20">
              <w:trPr>
                <w:trHeight w:val="1110"/>
              </w:trPr>
              <w:tc>
                <w:tcPr>
                  <w:tcW w:w="129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25DC08B6" w14:textId="5A3E544E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Hong Kong Chinese CU-RISK</w:t>
                  </w:r>
                  <w:r>
                    <w:t xml:space="preserve"> </w:t>
                  </w:r>
                  <w:r>
                    <w:rPr>
                      <w:rFonts w:ascii="Times New Roman" w:hAnsi="Times New Roman" w:cs="Times New Roman"/>
                    </w:rPr>
                    <w:fldChar w:fldCharType="begin"/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 &lt;EndNote&gt;&lt;Cite&gt;&lt;Author&gt;Lam&lt;/Author&gt;&lt;Year&gt;2019&lt;/Year&gt;&lt;RecNum&gt;1632&lt;/RecNum&gt;&lt;DisplayText&gt;(6)&lt;/DisplayText&gt;&lt;record&gt;&lt;rec-number&gt;1632&lt;/rec-number&gt;&lt;foreign-keys&gt;&lt;key app="EN" db-id="pwrstzf9i5edp0ex222pf9scfpezrzrdzzva" timestamp="1571819989" guid="799bdbc2-52a6-40b7-9e9e-f9f72b43ca1e"&gt;1632&lt;/key&gt;&lt;/foreign-keys&gt;&lt;ref-type name="Journal Article"&gt;17&lt;/ref-type&gt;&lt;contributors&gt;&lt;authors&gt;&lt;author&gt;Lam, Bonnie Y. K.&lt;/author&gt;&lt;author&gt;Leung, KT&lt;/author&gt;&lt;author&gt;Yiu, B&lt;/author&gt;&lt;author&gt;Zhao, L&lt;/author&gt;&lt;author&gt;Biesbroek, JM&lt;/author&gt;&lt;author&gt;Au, L&lt;/author&gt;&lt;author&gt;Tang, Y&lt;/author&gt;&lt;author&gt;Wang, K&lt;/author&gt;&lt;author&gt;Fan, Y&lt;/author&gt;&lt;author&gt;Fu, JH&lt;/author&gt;&lt;author&gt;Song, H&lt;/author&gt;&lt;author&gt;Tian, X&lt;/author&gt;&lt;author&gt;Chiu, WWC&lt;/author&gt;&lt;author&gt;Abrigo, J&lt;/author&gt;&lt;author&gt;Shi, L&lt;/author&gt;&lt;author&gt;Ko, H&lt;/author&gt;&lt;author&gt;Lau, A&lt;/author&gt;&lt;author&gt;Duering, M&lt;/author&gt;&lt;author&gt;Wong, A&lt;/author&gt;&lt;author&gt;Mok VCT&lt;/author&gt;&lt;/authors&gt;&lt;/contributors&gt;&lt;titles&gt;&lt;title&gt;Peak width of skeletonized mean diffusivity and its association with age-related cognitive alterations and vascular risk factors.&lt;/title&gt;&lt;secondary-title&gt;Alzheimer&amp;apos;s &amp;amp; Dementia: Diagnosis, Assessment &amp;amp; Disease Monitoring &lt;/secondary-title&gt;&lt;/titles&gt;&lt;pages&gt;721-729&lt;/pages&gt;&lt;volume&gt;11&lt;/volume&gt;&lt;dates&gt;&lt;year&gt;2019&lt;/year&gt;&lt;/dates&gt;&lt;urls&gt;&lt;/urls&gt;&lt;electronic-resource-num&gt;https://doi.org/10.1016/j.dadm.2019.09.003&lt;/electronic-resource-num&gt;&lt;/record&gt;&lt;/Cite&gt;&lt;/EndNote&gt;</w:instrText>
                  </w:r>
                  <w:r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EE1113">
                    <w:rPr>
                      <w:rFonts w:ascii="Times New Roman" w:hAnsi="Times New Roman" w:cs="Times New Roman"/>
                      <w:noProof/>
                    </w:rPr>
                    <w:t>(6)</w:t>
                  </w:r>
                  <w:r>
                    <w:rPr>
                      <w:rFonts w:ascii="Times New Roman" w:hAnsi="Times New Roman" w:cs="Times New Roman"/>
                    </w:rPr>
                    <w:fldChar w:fldCharType="end"/>
                  </w:r>
                </w:p>
              </w:tc>
              <w:tc>
                <w:tcPr>
                  <w:tcW w:w="917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0546E318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851</w:t>
                  </w:r>
                </w:p>
              </w:tc>
              <w:tc>
                <w:tcPr>
                  <w:tcW w:w="97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0B82D34F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481</w:t>
                  </w:r>
                </w:p>
              </w:tc>
              <w:tc>
                <w:tcPr>
                  <w:tcW w:w="164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34F12B08" w14:textId="77777777" w:rsidR="00E60B20" w:rsidRPr="00810826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Philips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Achieva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 TX</w:t>
                  </w:r>
                </w:p>
              </w:tc>
              <w:tc>
                <w:tcPr>
                  <w:tcW w:w="593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230CA7A0" w14:textId="77777777" w:rsidR="00E60B20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3</w:t>
                  </w:r>
                </w:p>
              </w:tc>
              <w:tc>
                <w:tcPr>
                  <w:tcW w:w="310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3787772C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TR: 7.49 </w:t>
                  </w:r>
                  <w:proofErr w:type="spellStart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ms</w:t>
                  </w:r>
                  <w:proofErr w:type="spellEnd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, TE: 3.46 </w:t>
                  </w:r>
                  <w:proofErr w:type="spellStart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ms</w:t>
                  </w:r>
                  <w:proofErr w:type="spellEnd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, 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TI: /, 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flip angle: 8°, slice thickness: 1.04 mm, matrix</w:t>
                  </w:r>
                  <w:r>
                    <w:rPr>
                      <w:rFonts w:ascii="Times New Roman" w:hAnsi="Times New Roman" w:cs="Times New Roman" w:hint="eastAsia"/>
                      <w:color w:val="000000" w:themeColor="text1"/>
                    </w:rPr>
                    <w:t xml:space="preserve"> 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size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: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285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×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 xml:space="preserve">240, 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resolution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: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0.6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×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1.04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mm</w:t>
                  </w:r>
                </w:p>
              </w:tc>
              <w:tc>
                <w:tcPr>
                  <w:tcW w:w="257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62F3A8DA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TR:8944 </w:t>
                  </w:r>
                  <w:proofErr w:type="spellStart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ms</w:t>
                  </w:r>
                  <w:proofErr w:type="spellEnd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, TE: 60 </w:t>
                  </w:r>
                  <w:proofErr w:type="spellStart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ms</w:t>
                  </w:r>
                  <w:proofErr w:type="spellEnd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, slice thickness: 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1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 mm, matrix size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: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 xml:space="preserve">224 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×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224, r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esolution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: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1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×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1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mm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,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 b-value:1000 s/mm2, directions: 32</w:t>
                  </w:r>
                </w:p>
              </w:tc>
              <w:tc>
                <w:tcPr>
                  <w:tcW w:w="3187" w:type="dxa"/>
                  <w:gridSpan w:val="2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38A1932E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TR: 8000 </w:t>
                  </w:r>
                  <w:proofErr w:type="spellStart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ms</w:t>
                  </w:r>
                  <w:proofErr w:type="spellEnd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, TE: 3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28.6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 </w:t>
                  </w:r>
                  <w:proofErr w:type="spellStart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ms</w:t>
                  </w:r>
                  <w:proofErr w:type="spellEnd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 xml:space="preserve">, TI: 2400 </w:t>
                  </w:r>
                  <w:proofErr w:type="spellStart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ms</w:t>
                  </w:r>
                  <w:proofErr w:type="spellEnd"/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, flip angle:90°, slice thickness: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 xml:space="preserve"> 0.44 mm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, matrix size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: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301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× 5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 xml:space="preserve">28, 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resolution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: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0.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55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× 0.4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>4</w:t>
                  </w:r>
                  <w:r w:rsidRPr="00C340A6">
                    <w:rPr>
                      <w:rFonts w:ascii="Times New Roman" w:hAnsi="Times New Roman" w:cs="Times New Roman"/>
                      <w:color w:val="000000" w:themeColor="text1"/>
                    </w:rPr>
                    <w:t> mm</w:t>
                  </w:r>
                  <w:r w:rsidRPr="00C340A6">
                    <w:rPr>
                      <w:rFonts w:ascii="Times New Roman" w:hAnsi="Times New Roman" w:cs="Times New Roman" w:hint="eastAsia"/>
                      <w:color w:val="000000" w:themeColor="text1"/>
                    </w:rPr>
                    <w:t xml:space="preserve"> </w:t>
                  </w:r>
                </w:p>
              </w:tc>
            </w:tr>
            <w:tr w:rsidR="00E60B20" w:rsidRPr="008E7963" w14:paraId="2197BA47" w14:textId="77777777" w:rsidTr="00E60B20">
              <w:trPr>
                <w:trHeight w:val="300"/>
              </w:trPr>
              <w:tc>
                <w:tcPr>
                  <w:tcW w:w="129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45D90AA" w14:textId="533F4AB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lastRenderedPageBreak/>
                    <w:t>Australian MAS</w:t>
                  </w:r>
                  <w:r>
                    <w:rPr>
                      <w:rFonts w:ascii="Times New Roman" w:hAnsi="Times New Roman" w:cs="Times New Roman"/>
                    </w:rPr>
                    <w:t xml:space="preserve"> </w:t>
                  </w:r>
                  <w:r>
                    <w:rPr>
                      <w:rFonts w:ascii="Times New Roman" w:hAnsi="Times New Roman" w:cs="Times New Roman"/>
                    </w:rPr>
                    <w:fldChar w:fldCharType="begin"/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 &lt;EndNote&gt;&lt;Cite&gt;&lt;Author&gt;Sachdev&lt;/Author&gt;&lt;Year&gt;2010&lt;/Year&gt;&lt;RecNum&gt;1843&lt;/RecNum&gt;&lt;DisplayText&gt;(7)&lt;/DisplayText&gt;&lt;record&gt;&lt;rec-number&gt;1843&lt;/rec-number&gt;&lt;foreign-keys&gt;&lt;key app="EN" db-id="pwrstzf9i5edp0ex222pf9scfpezrzrdzzva" timestamp="1639564254" guid="7b8a8087-19e4-4cef-bfb1-406363419835"&gt;1843&lt;/key&gt;&lt;/foreign-keys&gt;&lt;ref-type name="Journal Article"&gt;17&lt;/ref-type&gt;&lt;contributors&gt;&lt;authors&gt;&lt;author&gt;Sachdev, Perminder S&lt;/author&gt;&lt;author&gt;Brodaty, Henry&lt;/author&gt;&lt;author&gt;Reppermund, Simone&lt;/author&gt;&lt;author&gt;Kochan, Nicole A&lt;/author&gt;&lt;author&gt;Trollor, Julian N&lt;/author&gt;&lt;author&gt;Draper, Brian&lt;/author&gt;&lt;author&gt;Slavin, Melissa J&lt;/author&gt;&lt;author&gt;Crawford, John&lt;/author&gt;&lt;author&gt;Kang, Kristan&lt;/author&gt;&lt;author&gt;Broe, G Anthony&lt;/author&gt;&lt;/authors&gt;&lt;/contributors&gt;&lt;titles&gt;&lt;title&gt;The Sydney Memory and Ageing Study (MAS): methodology and baseline medical and neuropsychiatric characteristics of an elderly epidemiological non-demented cohort of Australians aged 70–90 years&lt;/title&gt;&lt;secondary-title&gt;International psychogeriatrics&lt;/secondary-title&gt;&lt;/titles&gt;&lt;periodical&gt;&lt;full-title&gt;International Psychogeriatrics&lt;/full-title&gt;&lt;/periodical&gt;&lt;pages&gt;1248-1264&lt;/pages&gt;&lt;volume&gt;22&lt;/volume&gt;&lt;number&gt;8&lt;/number&gt;&lt;dates&gt;&lt;year&gt;2010&lt;/year&gt;&lt;/dates&gt;&lt;isbn&gt;1741-203X&lt;/isbn&gt;&lt;urls&gt;&lt;/urls&gt;&lt;/record&gt;&lt;/Cite&gt;&lt;/EndNote&gt;</w:instrText>
                  </w:r>
                  <w:r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EE1113">
                    <w:rPr>
                      <w:rFonts w:ascii="Times New Roman" w:hAnsi="Times New Roman" w:cs="Times New Roman"/>
                      <w:noProof/>
                    </w:rPr>
                    <w:t>(7)</w:t>
                  </w:r>
                  <w:r>
                    <w:rPr>
                      <w:rFonts w:ascii="Times New Roman" w:hAnsi="Times New Roman" w:cs="Times New Roman"/>
                    </w:rPr>
                    <w:fldChar w:fldCharType="end"/>
                  </w:r>
                </w:p>
              </w:tc>
              <w:tc>
                <w:tcPr>
                  <w:tcW w:w="917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5483AACA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544</w:t>
                  </w:r>
                </w:p>
              </w:tc>
              <w:tc>
                <w:tcPr>
                  <w:tcW w:w="97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5A3BE9D6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289</w:t>
                  </w:r>
                </w:p>
              </w:tc>
              <w:tc>
                <w:tcPr>
                  <w:tcW w:w="164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786AA82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Philips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Achieva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 Quasar Dual </w:t>
                  </w:r>
                </w:p>
              </w:tc>
              <w:tc>
                <w:tcPr>
                  <w:tcW w:w="593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448090F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3</w:t>
                  </w:r>
                </w:p>
              </w:tc>
              <w:tc>
                <w:tcPr>
                  <w:tcW w:w="310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A903108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5.75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2.61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TI: /, flip angle: 8°, slice thickness: 1.0 mm, FOV: 256×256 mm</w:t>
                  </w:r>
                </w:p>
              </w:tc>
              <w:tc>
                <w:tcPr>
                  <w:tcW w:w="257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78B5DCAA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7767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68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slice thickness: 2.5 mm, FOV: 240×240 mm, b-value:1000 s/mm2, directions: 32</w:t>
                  </w:r>
                </w:p>
              </w:tc>
              <w:tc>
                <w:tcPr>
                  <w:tcW w:w="3187" w:type="dxa"/>
                  <w:gridSpan w:val="2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73DF6103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100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11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28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flip angle:/, slice thickness:3.5mm</w:t>
                  </w:r>
                  <w:r>
                    <w:rPr>
                      <w:rFonts w:ascii="Times New Roman" w:hAnsi="Times New Roman" w:cs="Times New Roman" w:hint="eastAsia"/>
                    </w:rPr>
                    <w:t xml:space="preserve">, </w:t>
                  </w:r>
                  <w:r w:rsidRPr="00060D5C">
                    <w:rPr>
                      <w:rFonts w:ascii="Times New Roman" w:hAnsi="Times New Roman" w:cs="Times New Roman"/>
                    </w:rPr>
                    <w:t>matrix size</w:t>
                  </w:r>
                  <w:r w:rsidRPr="00060D5C"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060D5C">
                    <w:rPr>
                      <w:rFonts w:ascii="Times New Roman" w:hAnsi="Times New Roman" w:cs="Times New Roman"/>
                    </w:rPr>
                    <w:t> 512 × 512</w:t>
                  </w:r>
                  <w:r>
                    <w:rPr>
                      <w:rFonts w:ascii="Times New Roman" w:hAnsi="Times New Roman" w:cs="Times New Roman" w:hint="eastAsia"/>
                    </w:rPr>
                    <w:t xml:space="preserve">, </w:t>
                  </w:r>
                  <w:r w:rsidRPr="00060D5C">
                    <w:rPr>
                      <w:rFonts w:ascii="Times New Roman" w:hAnsi="Times New Roman" w:cs="Times New Roman"/>
                    </w:rPr>
                    <w:t>resolution</w:t>
                  </w:r>
                  <w:r w:rsidRPr="00060D5C"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060D5C">
                    <w:rPr>
                      <w:rFonts w:ascii="Times New Roman" w:hAnsi="Times New Roman" w:cs="Times New Roman"/>
                    </w:rPr>
                    <w:t> 0.488 × 0.488 mm</w:t>
                  </w:r>
                </w:p>
              </w:tc>
            </w:tr>
            <w:tr w:rsidR="00E60B20" w:rsidRPr="008E7963" w14:paraId="2EAA20FB" w14:textId="77777777" w:rsidTr="00E60B20">
              <w:trPr>
                <w:trHeight w:val="300"/>
              </w:trPr>
              <w:tc>
                <w:tcPr>
                  <w:tcW w:w="129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54D1E97E" w14:textId="22715803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Swedish Betula</w:t>
                  </w:r>
                  <w:r>
                    <w:t xml:space="preserve"> </w:t>
                  </w:r>
                  <w:r>
                    <w:rPr>
                      <w:rFonts w:ascii="Times New Roman" w:hAnsi="Times New Roman" w:cs="Times New Roman"/>
                    </w:rPr>
                    <w:fldChar w:fldCharType="begin">
                      <w:fldData xml:space="preserve">PEVuZE5vdGU+PENpdGU+PEF1dGhvcj5EdW7DpXM8L0F1dGhvcj48WWVhcj4yMDIxPC9ZZWFyPjxS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</w:fldData>
                    </w:fldChar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 </w:instrText>
                  </w:r>
                  <w:r w:rsidR="00EE1113">
                    <w:rPr>
                      <w:rFonts w:ascii="Times New Roman" w:hAnsi="Times New Roman" w:cs="Times New Roman"/>
                    </w:rPr>
                    <w:fldChar w:fldCharType="begin">
                      <w:fldData xml:space="preserve">PEVuZE5vdGU+PENpdGU+PEF1dGhvcj5EdW7DpXM8L0F1dGhvcj48WWVhcj4yMDIxPC9ZZWFyPjxS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</w:fldData>
                    </w:fldChar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.DATA </w:instrText>
                  </w:r>
                  <w:r w:rsidR="00EE1113">
                    <w:rPr>
                      <w:rFonts w:ascii="Times New Roman" w:hAnsi="Times New Roman" w:cs="Times New Roman"/>
                    </w:rPr>
                  </w:r>
                  <w:r w:rsidR="00EE1113">
                    <w:rPr>
                      <w:rFonts w:ascii="Times New Roman" w:hAnsi="Times New Roman" w:cs="Times New Roman"/>
                    </w:rPr>
                    <w:fldChar w:fldCharType="end"/>
                  </w:r>
                  <w:r>
                    <w:rPr>
                      <w:rFonts w:ascii="Times New Roman" w:hAnsi="Times New Roman" w:cs="Times New Roman"/>
                    </w:rPr>
                  </w:r>
                  <w:r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EE1113">
                    <w:rPr>
                      <w:rFonts w:ascii="Times New Roman" w:hAnsi="Times New Roman" w:cs="Times New Roman"/>
                      <w:noProof/>
                    </w:rPr>
                    <w:t>(8)</w:t>
                  </w:r>
                  <w:r>
                    <w:rPr>
                      <w:rFonts w:ascii="Times New Roman" w:hAnsi="Times New Roman" w:cs="Times New Roman"/>
                    </w:rPr>
                    <w:fldChar w:fldCharType="end"/>
                  </w:r>
                </w:p>
              </w:tc>
              <w:tc>
                <w:tcPr>
                  <w:tcW w:w="917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3F76D5A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292</w:t>
                  </w:r>
                </w:p>
              </w:tc>
              <w:tc>
                <w:tcPr>
                  <w:tcW w:w="97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62AE2B9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93</w:t>
                  </w:r>
                </w:p>
              </w:tc>
              <w:tc>
                <w:tcPr>
                  <w:tcW w:w="164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0648A28F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GE Discovery MR750</w:t>
                  </w:r>
                </w:p>
              </w:tc>
              <w:tc>
                <w:tcPr>
                  <w:tcW w:w="593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B910923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3</w:t>
                  </w:r>
                </w:p>
              </w:tc>
              <w:tc>
                <w:tcPr>
                  <w:tcW w:w="310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76185E9A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8.2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3.2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45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flip angle: 12°, slice thickness: 1.0 mm, FOV</w:t>
                  </w:r>
                  <w:r>
                    <w:rPr>
                      <w:rFonts w:ascii="Times New Roman" w:hAnsi="Times New Roman" w:cs="Times New Roman" w:hint="eastAsia"/>
                    </w:rPr>
                    <w:t xml:space="preserve">: </w:t>
                  </w:r>
                  <w:r w:rsidRPr="008E7963">
                    <w:rPr>
                      <w:rFonts w:ascii="Times New Roman" w:hAnsi="Times New Roman" w:cs="Times New Roman"/>
                    </w:rPr>
                    <w:t>250×250 mm</w:t>
                  </w:r>
                </w:p>
              </w:tc>
              <w:tc>
                <w:tcPr>
                  <w:tcW w:w="257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FF22073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80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84.4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slice thickness: 2.0 mm, FOV: 250×250 mm, b-value:1000 s/mm2, directions: 32</w:t>
                  </w:r>
                </w:p>
              </w:tc>
              <w:tc>
                <w:tcPr>
                  <w:tcW w:w="3187" w:type="dxa"/>
                  <w:gridSpan w:val="2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6D3A1D6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NA</w:t>
                  </w:r>
                </w:p>
              </w:tc>
            </w:tr>
            <w:tr w:rsidR="00E60B20" w:rsidRPr="008E7963" w14:paraId="573F9775" w14:textId="77777777" w:rsidTr="00E60B20">
              <w:trPr>
                <w:trHeight w:val="300"/>
              </w:trPr>
              <w:tc>
                <w:tcPr>
                  <w:tcW w:w="129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4FBFFC0C" w14:textId="6AA99C7E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German BASE-II</w:t>
                  </w:r>
                  <w:r>
                    <w:t xml:space="preserve"> </w:t>
                  </w:r>
                  <w:r>
                    <w:rPr>
                      <w:rFonts w:ascii="Times New Roman" w:hAnsi="Times New Roman" w:cs="Times New Roman"/>
                    </w:rPr>
                    <w:fldChar w:fldCharType="begin"/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 &lt;EndNote&gt;&lt;Cite&gt;&lt;Author&gt;Wenger&lt;/Author&gt;&lt;Year&gt;2022&lt;/Year&gt;&lt;RecNum&gt;2269&lt;/RecNum&gt;&lt;DisplayText&gt;(9)&lt;/DisplayText&gt;&lt;record&gt;&lt;rec-number&gt;2269&lt;/rec-number&gt;&lt;foreign-keys&gt;&lt;key app="EN" db-id="pwrstzf9i5edp0ex222pf9scfpezrzrdzzva" timestamp="1751429190" guid="cb30e56b-e235-440a-b81d-3266ef79daa5"&gt;2269&lt;/key&gt;&lt;/foreign-keys&gt;&lt;ref-type name="Journal Article"&gt;17&lt;/ref-type&gt;&lt;contributors&gt;&lt;authors&gt;&lt;author&gt;Wenger, Elisabeth&lt;/author&gt;&lt;author&gt;Düzel, Sandra&lt;/author&gt;&lt;author&gt;Polk, Sarah E.&lt;/author&gt;&lt;author&gt;Bodammer, Nils C.&lt;/author&gt;&lt;author&gt;Misgeld, Carola&lt;/author&gt;&lt;author&gt;Porst, Johanna&lt;/author&gt;&lt;author&gt;Wolfarth, Bernd&lt;/author&gt;&lt;author&gt;Kühn, Simone&lt;/author&gt;&lt;author&gt;Lindenberger, Ulman&lt;/author&gt;&lt;/authors&gt;&lt;/contributors&gt;&lt;titles&gt;&lt;title&gt;Vamos en bici: Study protocol of an investigation of cognitive and neural changes following language training, physical exercise training, or a combination of both&lt;/title&gt;&lt;secondary-title&gt;bioRxiv&lt;/secondary-title&gt;&lt;/titles&gt;&lt;periodical&gt;&lt;full-title&gt;bioRxiv&lt;/full-title&gt;&lt;/periodical&gt;&lt;pages&gt;2022.01.30.478181&lt;/pages&gt;&lt;dates&gt;&lt;year&gt;2022&lt;/year&gt;&lt;/dates&gt;&lt;urls&gt;&lt;related-urls&gt;&lt;url&gt;http://biorxiv.org/content/early/2022/01/31/2022.01.30.478181.abstract&lt;/url&gt;&lt;/related-urls&gt;&lt;/urls&gt;&lt;electronic-resource-num&gt;10.1101/2022.01.30.478181&lt;/electronic-resource-num&gt;&lt;/record&gt;&lt;/Cite&gt;&lt;/EndNote&gt;</w:instrText>
                  </w:r>
                  <w:r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EE1113">
                    <w:rPr>
                      <w:rFonts w:ascii="Times New Roman" w:hAnsi="Times New Roman" w:cs="Times New Roman"/>
                      <w:noProof/>
                    </w:rPr>
                    <w:t>(9)</w:t>
                  </w:r>
                  <w:r>
                    <w:rPr>
                      <w:rFonts w:ascii="Times New Roman" w:hAnsi="Times New Roman" w:cs="Times New Roman"/>
                    </w:rPr>
                    <w:fldChar w:fldCharType="end"/>
                  </w:r>
                </w:p>
              </w:tc>
              <w:tc>
                <w:tcPr>
                  <w:tcW w:w="917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13354169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319</w:t>
                  </w:r>
                </w:p>
              </w:tc>
              <w:tc>
                <w:tcPr>
                  <w:tcW w:w="97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7D1B25F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102</w:t>
                  </w:r>
                </w:p>
              </w:tc>
              <w:tc>
                <w:tcPr>
                  <w:tcW w:w="164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158B95B9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Siemens</w:t>
                  </w:r>
                  <w:r>
                    <w:rPr>
                      <w:rFonts w:ascii="Times New Roman" w:hAnsi="Times New Roman" w:cs="Times New Roman" w:hint="eastAsia"/>
                    </w:rPr>
                    <w:t xml:space="preserve"> 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Tim Trio </w:t>
                  </w:r>
                </w:p>
              </w:tc>
              <w:tc>
                <w:tcPr>
                  <w:tcW w:w="593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26FBA7C2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3</w:t>
                  </w:r>
                </w:p>
              </w:tc>
              <w:tc>
                <w:tcPr>
                  <w:tcW w:w="3100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1F5F973E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25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4.77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11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flip angle: 7°, slice thickness: 1.0 mm, F</w:t>
                  </w:r>
                  <w:r>
                    <w:rPr>
                      <w:rFonts w:ascii="Times New Roman" w:hAnsi="Times New Roman" w:cs="Times New Roman" w:hint="eastAsia"/>
                    </w:rPr>
                    <w:t>O</w:t>
                  </w:r>
                  <w:r w:rsidRPr="008E7963">
                    <w:rPr>
                      <w:rFonts w:ascii="Times New Roman" w:hAnsi="Times New Roman" w:cs="Times New Roman"/>
                    </w:rPr>
                    <w:t>V</w:t>
                  </w:r>
                  <w:r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256×256 mm</w:t>
                  </w:r>
                </w:p>
              </w:tc>
              <w:tc>
                <w:tcPr>
                  <w:tcW w:w="2571" w:type="dxa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3139F03A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</w:t>
                  </w:r>
                  <w:r>
                    <w:rPr>
                      <w:rFonts w:ascii="Times New Roman" w:hAnsi="Times New Roman" w:cs="Times New Roman" w:hint="eastAsia"/>
                    </w:rPr>
                    <w:t>97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</w:t>
                  </w:r>
                  <w:r>
                    <w:rPr>
                      <w:rFonts w:ascii="Times New Roman" w:hAnsi="Times New Roman" w:cs="Times New Roman" w:hint="eastAsia"/>
                    </w:rPr>
                    <w:t>120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slice thickness: </w:t>
                  </w:r>
                  <w:r>
                    <w:rPr>
                      <w:rFonts w:ascii="Times New Roman" w:hAnsi="Times New Roman" w:cs="Times New Roman" w:hint="eastAsia"/>
                    </w:rPr>
                    <w:t>2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mm, FOV: </w:t>
                  </w:r>
                  <w:r>
                    <w:rPr>
                      <w:rFonts w:ascii="Times New Roman" w:hAnsi="Times New Roman" w:cs="Times New Roman" w:hint="eastAsia"/>
                    </w:rPr>
                    <w:t>224</w:t>
                  </w:r>
                  <w:r w:rsidRPr="008E7963">
                    <w:rPr>
                      <w:rFonts w:ascii="Times New Roman" w:hAnsi="Times New Roman" w:cs="Times New Roman"/>
                    </w:rPr>
                    <w:t>×2</w:t>
                  </w:r>
                  <w:r>
                    <w:rPr>
                      <w:rFonts w:ascii="Times New Roman" w:hAnsi="Times New Roman" w:cs="Times New Roman" w:hint="eastAsia"/>
                    </w:rPr>
                    <w:t>24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mm, b-value:</w:t>
                  </w:r>
                  <w:r>
                    <w:rPr>
                      <w:rFonts w:ascii="Times New Roman" w:hAnsi="Times New Roman" w:cs="Times New Roman" w:hint="eastAsia"/>
                    </w:rPr>
                    <w:t>2850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s/mm2, directions: 60</w:t>
                  </w:r>
                </w:p>
              </w:tc>
              <w:tc>
                <w:tcPr>
                  <w:tcW w:w="3187" w:type="dxa"/>
                  <w:gridSpan w:val="2"/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</w:tcPr>
                <w:p w14:paraId="16C1BE95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7906A1">
                    <w:rPr>
                      <w:rFonts w:ascii="Times New Roman" w:hAnsi="Times New Roman" w:cs="Times New Roman"/>
                    </w:rPr>
                    <w:t>TR</w:t>
                  </w:r>
                  <w:r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7906A1">
                    <w:rPr>
                      <w:rFonts w:ascii="Times New Roman" w:hAnsi="Times New Roman" w:cs="Times New Roman"/>
                    </w:rPr>
                    <w:t xml:space="preserve">10000 </w:t>
                  </w:r>
                  <w:proofErr w:type="spellStart"/>
                  <w:r w:rsidRPr="007906A1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7906A1">
                    <w:rPr>
                      <w:rFonts w:ascii="Times New Roman" w:hAnsi="Times New Roman" w:cs="Times New Roman"/>
                    </w:rPr>
                    <w:t>, TE</w:t>
                  </w:r>
                  <w:r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7906A1">
                    <w:rPr>
                      <w:rFonts w:ascii="Times New Roman" w:hAnsi="Times New Roman" w:cs="Times New Roman"/>
                    </w:rPr>
                    <w:t xml:space="preserve"> 97 </w:t>
                  </w:r>
                  <w:proofErr w:type="spellStart"/>
                  <w:r w:rsidRPr="007906A1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7906A1">
                    <w:rPr>
                      <w:rFonts w:ascii="Times New Roman" w:hAnsi="Times New Roman" w:cs="Times New Roman"/>
                    </w:rPr>
                    <w:t>, TI</w:t>
                  </w:r>
                  <w:r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7906A1">
                    <w:rPr>
                      <w:rFonts w:ascii="Times New Roman" w:hAnsi="Times New Roman" w:cs="Times New Roman"/>
                    </w:rPr>
                    <w:t xml:space="preserve"> 2601.3 </w:t>
                  </w:r>
                  <w:proofErr w:type="spellStart"/>
                  <w:r w:rsidRPr="007906A1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7906A1">
                    <w:rPr>
                      <w:rFonts w:ascii="Times New Roman" w:hAnsi="Times New Roman" w:cs="Times New Roman"/>
                    </w:rPr>
                    <w:t>, flip angle</w:t>
                  </w:r>
                  <w:r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7906A1">
                    <w:rPr>
                      <w:rFonts w:ascii="Times New Roman" w:hAnsi="Times New Roman" w:cs="Times New Roman"/>
                    </w:rPr>
                    <w:t xml:space="preserve"> 125°, </w:t>
                  </w:r>
                  <w:r w:rsidRPr="008E7963">
                    <w:rPr>
                      <w:rFonts w:ascii="Times New Roman" w:hAnsi="Times New Roman" w:cs="Times New Roman"/>
                    </w:rPr>
                    <w:t>slice thickness:</w:t>
                  </w:r>
                  <w:r w:rsidRPr="007906A1">
                    <w:rPr>
                      <w:rFonts w:ascii="Times New Roman" w:hAnsi="Times New Roman" w:cs="Times New Roman"/>
                    </w:rPr>
                    <w:t>3 mm</w:t>
                  </w:r>
                  <w:r w:rsidRPr="008E7963">
                    <w:rPr>
                      <w:rFonts w:ascii="Times New Roman" w:hAnsi="Times New Roman" w:cs="Times New Roman"/>
                    </w:rPr>
                    <w:t>, FOV:</w:t>
                  </w:r>
                  <w:r>
                    <w:rPr>
                      <w:rFonts w:ascii="Times New Roman" w:hAnsi="Times New Roman" w:cs="Times New Roman" w:hint="eastAsia"/>
                    </w:rPr>
                    <w:t xml:space="preserve"> /</w:t>
                  </w:r>
                </w:p>
              </w:tc>
            </w:tr>
            <w:tr w:rsidR="00E60B20" w:rsidRPr="008E7963" w14:paraId="4A0DE814" w14:textId="77777777" w:rsidTr="00E60B20">
              <w:trPr>
                <w:trHeight w:val="300"/>
              </w:trPr>
              <w:tc>
                <w:tcPr>
                  <w:tcW w:w="1291" w:type="dxa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3DA24416" w14:textId="104A05E9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Singaporean Chinese SLABS</w:t>
                  </w:r>
                  <w:r>
                    <w:t xml:space="preserve"> </w:t>
                  </w:r>
                  <w:r>
                    <w:rPr>
                      <w:rFonts w:ascii="Times New Roman" w:hAnsi="Times New Roman" w:cs="Times New Roman"/>
                    </w:rPr>
                    <w:fldChar w:fldCharType="begin">
                      <w:fldData xml:space="preserve">PEVuZE5vdGU+PENpdGU+PEF1dGhvcj5Ib25nPC9BdXRob3I+PFllYXI+MjAxNTwvWWVhcj48UmVj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</w:fldData>
                    </w:fldChar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 </w:instrText>
                  </w:r>
                  <w:r w:rsidR="00EE1113">
                    <w:rPr>
                      <w:rFonts w:ascii="Times New Roman" w:hAnsi="Times New Roman" w:cs="Times New Roman"/>
                    </w:rPr>
                    <w:fldChar w:fldCharType="begin">
                      <w:fldData xml:space="preserve">PEVuZE5vdGU+PENpdGU+PEF1dGhvcj5Ib25nPC9BdXRob3I+PFllYXI+MjAxNTwvWWVhcj48UmVj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</w:fldData>
                    </w:fldChar>
                  </w:r>
                  <w:r w:rsidR="00EE1113">
                    <w:rPr>
                      <w:rFonts w:ascii="Times New Roman" w:hAnsi="Times New Roman" w:cs="Times New Roman"/>
                    </w:rPr>
                    <w:instrText xml:space="preserve"> ADDIN EN.CITE.DATA </w:instrText>
                  </w:r>
                  <w:r w:rsidR="00EE1113">
                    <w:rPr>
                      <w:rFonts w:ascii="Times New Roman" w:hAnsi="Times New Roman" w:cs="Times New Roman"/>
                    </w:rPr>
                  </w:r>
                  <w:r w:rsidR="00EE1113">
                    <w:rPr>
                      <w:rFonts w:ascii="Times New Roman" w:hAnsi="Times New Roman" w:cs="Times New Roman"/>
                    </w:rPr>
                    <w:fldChar w:fldCharType="end"/>
                  </w:r>
                  <w:r>
                    <w:rPr>
                      <w:rFonts w:ascii="Times New Roman" w:hAnsi="Times New Roman" w:cs="Times New Roman"/>
                    </w:rPr>
                  </w:r>
                  <w:r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EE1113">
                    <w:rPr>
                      <w:rFonts w:ascii="Times New Roman" w:hAnsi="Times New Roman" w:cs="Times New Roman"/>
                      <w:noProof/>
                    </w:rPr>
                    <w:t>(10)</w:t>
                  </w:r>
                  <w:r>
                    <w:rPr>
                      <w:rFonts w:ascii="Times New Roman" w:hAnsi="Times New Roman" w:cs="Times New Roman"/>
                    </w:rPr>
                    <w:fldChar w:fldCharType="end"/>
                  </w:r>
                </w:p>
              </w:tc>
              <w:tc>
                <w:tcPr>
                  <w:tcW w:w="917" w:type="dxa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151ADF0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289</w:t>
                  </w:r>
                </w:p>
              </w:tc>
              <w:tc>
                <w:tcPr>
                  <w:tcW w:w="970" w:type="dxa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2E9E92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81</w:t>
                  </w:r>
                </w:p>
              </w:tc>
              <w:tc>
                <w:tcPr>
                  <w:tcW w:w="1640" w:type="dxa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2A16092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bookmarkStart w:id="0" w:name="OLE_LINK1"/>
                  <w:bookmarkStart w:id="1" w:name="OLE_LINK2"/>
                  <w:r w:rsidRPr="008E7963">
                    <w:rPr>
                      <w:rFonts w:ascii="Times New Roman" w:hAnsi="Times New Roman" w:cs="Times New Roman"/>
                    </w:rPr>
                    <w:t>Siemens Tim Trio</w:t>
                  </w:r>
                  <w:bookmarkEnd w:id="0"/>
                  <w:bookmarkEnd w:id="1"/>
                </w:p>
              </w:tc>
              <w:tc>
                <w:tcPr>
                  <w:tcW w:w="593" w:type="dxa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40282C1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3</w:t>
                  </w:r>
                </w:p>
              </w:tc>
              <w:tc>
                <w:tcPr>
                  <w:tcW w:w="3100" w:type="dxa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0F5EE50E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TR: 23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</w:t>
                  </w:r>
                  <w:r w:rsidRPr="00717C53">
                    <w:rPr>
                      <w:rFonts w:ascii="Times New Roman" w:hAnsi="Times New Roman" w:cs="Times New Roman"/>
                    </w:rPr>
                    <w:t xml:space="preserve">TE: </w:t>
                  </w:r>
                  <w:r w:rsidRPr="00717C53">
                    <w:rPr>
                      <w:rFonts w:ascii="Times New Roman" w:hAnsi="Times New Roman" w:cs="Times New Roman" w:hint="eastAsia"/>
                    </w:rPr>
                    <w:t>2.98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I: 9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flip angle: 9°, slice thickness: </w:t>
                  </w:r>
                  <w:r w:rsidRPr="00A82889">
                    <w:rPr>
                      <w:rFonts w:ascii="Times New Roman" w:hAnsi="Times New Roman" w:cs="Times New Roman"/>
                    </w:rPr>
                    <w:t>1.0 mm</w:t>
                  </w:r>
                  <w:r w:rsidRPr="008E7963">
                    <w:rPr>
                      <w:rFonts w:ascii="Times New Roman" w:hAnsi="Times New Roman" w:cs="Times New Roman"/>
                    </w:rPr>
                    <w:t>, F</w:t>
                  </w:r>
                  <w:r>
                    <w:rPr>
                      <w:rFonts w:ascii="Times New Roman" w:hAnsi="Times New Roman" w:cs="Times New Roman" w:hint="eastAsia"/>
                    </w:rPr>
                    <w:t>O</w:t>
                  </w:r>
                  <w:r w:rsidRPr="008E7963">
                    <w:rPr>
                      <w:rFonts w:ascii="Times New Roman" w:hAnsi="Times New Roman" w:cs="Times New Roman"/>
                    </w:rPr>
                    <w:t>V</w:t>
                  </w:r>
                  <w:r>
                    <w:rPr>
                      <w:rFonts w:ascii="Times New Roman" w:hAnsi="Times New Roman" w:cs="Times New Roman" w:hint="eastAsia"/>
                    </w:rPr>
                    <w:t>: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256×</w:t>
                  </w:r>
                  <w:r>
                    <w:rPr>
                      <w:rFonts w:ascii="Times New Roman" w:hAnsi="Times New Roman" w:cs="Times New Roman" w:hint="eastAsia"/>
                    </w:rPr>
                    <w:t>240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mm</w:t>
                  </w:r>
                </w:p>
              </w:tc>
              <w:tc>
                <w:tcPr>
                  <w:tcW w:w="2571" w:type="dxa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468613BE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TR:</w:t>
                  </w:r>
                  <w:r>
                    <w:rPr>
                      <w:rFonts w:ascii="Times New Roman" w:hAnsi="Times New Roman" w:cs="Times New Roman" w:hint="eastAsia"/>
                    </w:rPr>
                    <w:t>9600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</w:t>
                  </w:r>
                  <w:r>
                    <w:rPr>
                      <w:rFonts w:ascii="Times New Roman" w:hAnsi="Times New Roman" w:cs="Times New Roman" w:hint="eastAsia"/>
                    </w:rPr>
                    <w:t>107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slice thickness: </w:t>
                  </w:r>
                  <w:r>
                    <w:rPr>
                      <w:rFonts w:ascii="Times New Roman" w:hAnsi="Times New Roman" w:cs="Times New Roman" w:hint="eastAsia"/>
                    </w:rPr>
                    <w:t>2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mm, FOV: 256×256mm, b-value:</w:t>
                  </w:r>
                  <w:r>
                    <w:rPr>
                      <w:rFonts w:ascii="Times New Roman" w:hAnsi="Times New Roman" w:cs="Times New Roman" w:hint="eastAsia"/>
                    </w:rPr>
                    <w:t>1000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s/mm2, directions: </w:t>
                  </w:r>
                  <w:r>
                    <w:rPr>
                      <w:rFonts w:ascii="Times New Roman" w:hAnsi="Times New Roman" w:cs="Times New Roman" w:hint="eastAsia"/>
                    </w:rPr>
                    <w:t>30</w:t>
                  </w:r>
                </w:p>
              </w:tc>
              <w:tc>
                <w:tcPr>
                  <w:tcW w:w="3187" w:type="dxa"/>
                  <w:gridSpan w:val="2"/>
                  <w:tcBorders>
                    <w:bottom w:val="single" w:sz="4" w:space="0" w:color="auto"/>
                  </w:tcBorders>
                  <w:tcMar>
                    <w:top w:w="0" w:type="dxa"/>
                    <w:left w:w="45" w:type="dxa"/>
                    <w:bottom w:w="0" w:type="dxa"/>
                    <w:right w:w="45" w:type="dxa"/>
                  </w:tcMar>
                  <w:vAlign w:val="center"/>
                  <w:hideMark/>
                </w:tcPr>
                <w:p w14:paraId="20B028B5" w14:textId="77777777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>TR: 1</w:t>
                  </w:r>
                  <w:r>
                    <w:rPr>
                      <w:rFonts w:ascii="Times New Roman" w:hAnsi="Times New Roman" w:cs="Times New Roman" w:hint="eastAsia"/>
                    </w:rPr>
                    <w:t>0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0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 xml:space="preserve">, TE: </w:t>
                  </w:r>
                  <w:r>
                    <w:rPr>
                      <w:rFonts w:ascii="Times New Roman" w:hAnsi="Times New Roman" w:cs="Times New Roman" w:hint="eastAsia"/>
                    </w:rPr>
                    <w:t>96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TI: 2</w:t>
                  </w:r>
                  <w:r>
                    <w:rPr>
                      <w:rFonts w:ascii="Times New Roman" w:hAnsi="Times New Roman" w:cs="Times New Roman" w:hint="eastAsia"/>
                    </w:rPr>
                    <w:t>5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00 </w:t>
                  </w:r>
                  <w:proofErr w:type="spellStart"/>
                  <w:r w:rsidRPr="008E7963">
                    <w:rPr>
                      <w:rFonts w:ascii="Times New Roman" w:hAnsi="Times New Roman" w:cs="Times New Roman"/>
                    </w:rPr>
                    <w:t>ms</w:t>
                  </w:r>
                  <w:proofErr w:type="spellEnd"/>
                  <w:r w:rsidRPr="008E7963">
                    <w:rPr>
                      <w:rFonts w:ascii="Times New Roman" w:hAnsi="Times New Roman" w:cs="Times New Roman"/>
                    </w:rPr>
                    <w:t>, flip angle: /, slice thickness: 5mm, FOV: /</w:t>
                  </w:r>
                </w:p>
              </w:tc>
            </w:tr>
            <w:tr w:rsidR="00E60B20" w:rsidRPr="008E7963" w14:paraId="4C27768F" w14:textId="77777777" w:rsidTr="00E60B20">
              <w:trPr>
                <w:gridAfter w:val="1"/>
                <w:wAfter w:w="83" w:type="dxa"/>
                <w:trHeight w:val="300"/>
              </w:trPr>
              <w:tc>
                <w:tcPr>
                  <w:tcW w:w="14186" w:type="dxa"/>
                  <w:gridSpan w:val="8"/>
                  <w:vAlign w:val="center"/>
                  <w:hideMark/>
                </w:tcPr>
                <w:p w14:paraId="3292A750" w14:textId="65E9FB8A" w:rsidR="00E60B20" w:rsidRPr="004C2589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  <w:r w:rsidRPr="008E7963">
                    <w:rPr>
                      <w:rFonts w:ascii="Times New Roman" w:hAnsi="Times New Roman" w:cs="Times New Roman"/>
                    </w:rPr>
                    <w:t xml:space="preserve">Supplementary Table </w:t>
                  </w:r>
                  <w:r w:rsidR="004C2589">
                    <w:rPr>
                      <w:rFonts w:ascii="Times New Roman" w:hAnsi="Times New Roman" w:cs="Times New Roman"/>
                    </w:rPr>
                    <w:t>6</w:t>
                  </w:r>
                  <w:r w:rsidRPr="008E7963">
                    <w:rPr>
                      <w:rFonts w:ascii="Times New Roman" w:hAnsi="Times New Roman" w:cs="Times New Roman"/>
                    </w:rPr>
                    <w:t xml:space="preserve"> illustrated </w:t>
                  </w:r>
                  <w:r w:rsidR="004C2589">
                    <w:rPr>
                      <w:rFonts w:ascii="Times New Roman" w:hAnsi="Times New Roman" w:cs="Times New Roman"/>
                    </w:rPr>
                    <w:t xml:space="preserve">the </w:t>
                  </w:r>
                  <w:r w:rsidR="004C2589" w:rsidRPr="004C2589">
                    <w:rPr>
                      <w:rFonts w:ascii="Times New Roman" w:hAnsi="Times New Roman" w:cs="Times New Roman"/>
                    </w:rPr>
                    <w:t>MRI acquisition parameter</w:t>
                  </w:r>
                  <w:r w:rsidR="00AF1EF7">
                    <w:rPr>
                      <w:rFonts w:ascii="Times New Roman" w:hAnsi="Times New Roman" w:cs="Times New Roman"/>
                    </w:rPr>
                    <w:t>s</w:t>
                  </w:r>
                  <w:r w:rsidR="004C2589" w:rsidRPr="004C2589">
                    <w:rPr>
                      <w:rFonts w:ascii="Times New Roman" w:hAnsi="Times New Roman" w:cs="Times New Roman"/>
                    </w:rPr>
                    <w:t xml:space="preserve"> </w:t>
                  </w:r>
                  <w:r w:rsidR="004C2589">
                    <w:rPr>
                      <w:rFonts w:ascii="Times New Roman" w:hAnsi="Times New Roman" w:cs="Times New Roman"/>
                    </w:rPr>
                    <w:t>of</w:t>
                  </w:r>
                  <w:r w:rsidR="004C2589" w:rsidRPr="004C2589">
                    <w:rPr>
                      <w:rFonts w:ascii="Times New Roman" w:hAnsi="Times New Roman" w:cs="Times New Roman"/>
                    </w:rPr>
                    <w:t xml:space="preserve"> </w:t>
                  </w:r>
                  <w:r w:rsidR="004C2589">
                    <w:rPr>
                      <w:rFonts w:ascii="Times New Roman" w:hAnsi="Times New Roman" w:cs="Times New Roman"/>
                    </w:rPr>
                    <w:t>the</w:t>
                  </w:r>
                  <w:r w:rsidR="004C2589" w:rsidRPr="004C2589">
                    <w:rPr>
                      <w:rFonts w:ascii="Times New Roman" w:hAnsi="Times New Roman" w:cs="Times New Roman"/>
                    </w:rPr>
                    <w:t xml:space="preserve"> </w:t>
                  </w:r>
                  <w:r w:rsidR="004C2589">
                    <w:rPr>
                      <w:rFonts w:ascii="Times New Roman" w:hAnsi="Times New Roman" w:cs="Times New Roman"/>
                    </w:rPr>
                    <w:t>six</w:t>
                  </w:r>
                  <w:r w:rsidR="004C2589" w:rsidRPr="004C2589">
                    <w:rPr>
                      <w:rFonts w:ascii="Times New Roman" w:hAnsi="Times New Roman" w:cs="Times New Roman"/>
                    </w:rPr>
                    <w:t xml:space="preserve"> cohorts.</w:t>
                  </w:r>
                </w:p>
                <w:p w14:paraId="3F29807A" w14:textId="77777777" w:rsidR="00E60B20" w:rsidRDefault="00E60B20" w:rsidP="00E60B20">
                  <w:pPr>
                    <w:rPr>
                      <w:rFonts w:ascii="Times New Roman" w:hAnsi="Times New Roman" w:cs="Times New Roman"/>
                      <w:color w:val="000000" w:themeColor="text1"/>
                    </w:rPr>
                  </w:pPr>
                  <w:r>
                    <w:rPr>
                      <w:rFonts w:ascii="Times New Roman" w:eastAsia="Times New Roman" w:hAnsi="Times New Roman" w:cs="Times New Roman"/>
                    </w:rPr>
                    <w:t xml:space="preserve">Note: </w:t>
                  </w:r>
                  <w:r w:rsidRPr="00D84576">
                    <w:rPr>
                      <w:rFonts w:ascii="Times New Roman" w:eastAsia="Times New Roman" w:hAnsi="Times New Roman" w:cs="Times New Roman"/>
                    </w:rPr>
                    <w:t>The FLAIR images at waves 5 &amp; 6 from the Swedish cohort were available but inaccessible at the time of analyses, hence, white matter hyperintensity volume was not assessed in this cohort.</w:t>
                  </w:r>
                </w:p>
                <w:p w14:paraId="128D27A0" w14:textId="71D4C12A" w:rsidR="00E60B20" w:rsidRPr="008E7963" w:rsidRDefault="00E60B20" w:rsidP="00E60B20">
                  <w:pPr>
                    <w:rPr>
                      <w:rFonts w:ascii="Times New Roman" w:hAnsi="Times New Roman" w:cs="Times New Roman"/>
                    </w:rPr>
                  </w:pPr>
                </w:p>
              </w:tc>
            </w:tr>
          </w:tbl>
          <w:p w14:paraId="51ACB44E" w14:textId="77777777" w:rsidR="00E60B20" w:rsidRDefault="00E60B20" w:rsidP="00CA7E38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5925CAF6" w14:textId="77777777" w:rsidR="0006003A" w:rsidRDefault="0006003A" w:rsidP="00CA7E38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2D693896" w14:textId="68D48453" w:rsidR="0006003A" w:rsidRPr="006324E0" w:rsidRDefault="0006003A" w:rsidP="00CA7E38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4D83F829" w14:textId="5B06A3B2" w:rsidR="00284861" w:rsidRPr="006324E0" w:rsidRDefault="00284861" w:rsidP="00284861">
      <w:pPr>
        <w:rPr>
          <w:rFonts w:ascii="Times New Roman" w:hAnsi="Times New Roman" w:cs="Times New Roman"/>
          <w:color w:val="000000" w:themeColor="text1"/>
        </w:rPr>
        <w:sectPr w:rsidR="00284861" w:rsidRPr="006324E0" w:rsidSect="00375A76">
          <w:footerReference w:type="even" r:id="rId8"/>
          <w:footerReference w:type="default" r:id="rId9"/>
          <w:pgSz w:w="16838" w:h="11906" w:orient="landscape"/>
          <w:pgMar w:top="1314" w:right="1440" w:bottom="571" w:left="1440" w:header="708" w:footer="708" w:gutter="0"/>
          <w:cols w:space="708"/>
          <w:docGrid w:linePitch="360"/>
        </w:sectPr>
      </w:pPr>
    </w:p>
    <w:p w14:paraId="544261E1" w14:textId="77777777" w:rsidR="0006003A" w:rsidRDefault="0006003A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lastRenderedPageBreak/>
        <w:t>References</w:t>
      </w:r>
    </w:p>
    <w:p w14:paraId="6E71285F" w14:textId="77777777" w:rsidR="0006003A" w:rsidRDefault="0006003A">
      <w:pPr>
        <w:rPr>
          <w:rFonts w:ascii="Times New Roman" w:hAnsi="Times New Roman" w:cs="Times New Roman"/>
          <w:color w:val="000000" w:themeColor="text1"/>
        </w:rPr>
      </w:pPr>
    </w:p>
    <w:p w14:paraId="4A6B0256" w14:textId="77777777" w:rsidR="00EE1113" w:rsidRPr="00EE1113" w:rsidRDefault="0006003A" w:rsidP="00EE1113">
      <w:pPr>
        <w:pStyle w:val="EndNoteBibliography"/>
        <w:spacing w:after="0"/>
        <w:rPr>
          <w:noProof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REFLIST </w:instrText>
      </w:r>
      <w:r>
        <w:rPr>
          <w:color w:val="000000" w:themeColor="text1"/>
        </w:rPr>
        <w:fldChar w:fldCharType="separate"/>
      </w:r>
      <w:r w:rsidR="00EE1113" w:rsidRPr="00EE1113">
        <w:rPr>
          <w:noProof/>
        </w:rPr>
        <w:t>1.</w:t>
      </w:r>
      <w:r w:rsidR="00EE1113" w:rsidRPr="00EE1113">
        <w:rPr>
          <w:noProof/>
        </w:rPr>
        <w:tab/>
        <w:t>Trzepacz PT, Hochstetler H, Wang S, Walker B, Saykin AJ, Initiative AsDN. Relationship between the Montreal Cognitive Assessment and Mini-mental State Examination for assessment of mild cognitive impairment in older adults. BMC geriatrics. 2015;15:1-9.</w:t>
      </w:r>
    </w:p>
    <w:p w14:paraId="343AD82E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2.</w:t>
      </w:r>
      <w:r w:rsidRPr="00EE1113">
        <w:rPr>
          <w:noProof/>
        </w:rPr>
        <w:tab/>
        <w:t>Adams S, Conner S, Himali JJ, Beiser A, Vasan RS, Seshadri S, et al. Vascular risk factor burden and new-onset depression in the community. Prev Med. 2018;111:348-50.</w:t>
      </w:r>
    </w:p>
    <w:p w14:paraId="51FDEA61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3.</w:t>
      </w:r>
      <w:r w:rsidRPr="00EE1113">
        <w:rPr>
          <w:noProof/>
        </w:rPr>
        <w:tab/>
        <w:t>Shin C, Park MH, Lee S-H, Ko Y-H, Kim Y-K, Han K-M, et al. Usefulness of the 15-item geriatric depression scale (GDS-15) for classifying minor and major depressive disorders among community-dwelling elders. Journal of Affective Disorders. 2019;259:370-5.</w:t>
      </w:r>
    </w:p>
    <w:p w14:paraId="5D87497C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4.</w:t>
      </w:r>
      <w:r w:rsidRPr="00EE1113">
        <w:rPr>
          <w:noProof/>
        </w:rPr>
        <w:tab/>
        <w:t>Filippini N, Zsoldos E, Haapakoski R, Sexton CE, Mahmood A, Allan CL, et al. Study protocol: the Whitehall II imaging sub-study. BMC psychiatry. 2014;14(1):1-16.</w:t>
      </w:r>
    </w:p>
    <w:p w14:paraId="3BD2F97D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5.</w:t>
      </w:r>
      <w:r w:rsidRPr="00EE1113">
        <w:rPr>
          <w:noProof/>
        </w:rPr>
        <w:tab/>
        <w:t>Bordin V, Bertani I, Mattioli I, Sundaresan V, McCarthy P, Suri S, et al. Integrating large-scale neuroimaging research datasets: Harmonisation of white matter hyperintensity measurements across Whitehall and UK Biobank datasets. NeuroImage. 2021;237:118189.</w:t>
      </w:r>
    </w:p>
    <w:p w14:paraId="20FCE5F3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6.</w:t>
      </w:r>
      <w:r w:rsidRPr="00EE1113">
        <w:rPr>
          <w:noProof/>
        </w:rPr>
        <w:tab/>
        <w:t>Lam BYK, Leung K, Yiu B, Zhao L, Biesbroek J, Au L, et al. Peak width of skeletonized mean diffusivity and its association with age-related cognitive alterations and vascular risk factors. Alzheimer's &amp; Dementia: Diagnosis, Assessment &amp; Disease Monitoring 2019;11:721-9.</w:t>
      </w:r>
    </w:p>
    <w:p w14:paraId="7C129283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7.</w:t>
      </w:r>
      <w:r w:rsidRPr="00EE1113">
        <w:rPr>
          <w:noProof/>
        </w:rPr>
        <w:tab/>
        <w:t>Sachdev PS, Brodaty H, Reppermund S, Kochan NA, Trollor JN, Draper B, et al. The Sydney Memory and Ageing Study (MAS): methodology and baseline medical and neuropsychiatric characteristics of an elderly epidemiological non-demented cohort of Australians aged 70–90 years. International psychogeriatrics. 2010;22(8):1248-64.</w:t>
      </w:r>
    </w:p>
    <w:p w14:paraId="470A1881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8.</w:t>
      </w:r>
      <w:r w:rsidRPr="00EE1113">
        <w:rPr>
          <w:noProof/>
        </w:rPr>
        <w:tab/>
        <w:t>Dunås T, Wåhlin A, Nyberg L, Boraxbekk CJ. Multimodal Image Analysis of Apparent Brain Age Identifies Physical Fitness as Predictor of Brain Maintenance. Cereb Cortex. 2021;31(7):3393-407.</w:t>
      </w:r>
    </w:p>
    <w:p w14:paraId="32DBDB22" w14:textId="77777777" w:rsidR="00EE1113" w:rsidRPr="00EE1113" w:rsidRDefault="00EE1113" w:rsidP="00EE1113">
      <w:pPr>
        <w:pStyle w:val="EndNoteBibliography"/>
        <w:spacing w:after="0"/>
        <w:rPr>
          <w:noProof/>
        </w:rPr>
      </w:pPr>
      <w:r w:rsidRPr="00EE1113">
        <w:rPr>
          <w:noProof/>
        </w:rPr>
        <w:t>9.</w:t>
      </w:r>
      <w:r w:rsidRPr="00EE1113">
        <w:rPr>
          <w:noProof/>
        </w:rPr>
        <w:tab/>
        <w:t>Wenger E, Düzel S, Polk SE, Bodammer NC, Misgeld C, Porst J, et al. Vamos en bici: Study protocol of an investigation of cognitive and neural changes following language training, physical exercise training, or a combination of both. bioRxiv. 2022:2022.01.30.478181.</w:t>
      </w:r>
    </w:p>
    <w:p w14:paraId="5690DEE7" w14:textId="77777777" w:rsidR="00EE1113" w:rsidRPr="00EE1113" w:rsidRDefault="00EE1113" w:rsidP="00EE1113">
      <w:pPr>
        <w:pStyle w:val="EndNoteBibliography"/>
        <w:rPr>
          <w:noProof/>
        </w:rPr>
      </w:pPr>
      <w:r w:rsidRPr="00EE1113">
        <w:rPr>
          <w:noProof/>
        </w:rPr>
        <w:t>10.</w:t>
      </w:r>
      <w:r w:rsidRPr="00EE1113">
        <w:rPr>
          <w:noProof/>
        </w:rPr>
        <w:tab/>
        <w:t>Hong Z, Ng KK, Sim SK, Ngeow MY, Zheng H, Lo JC, et al. Differential age-dependent associations of gray matter volume and white matter integrity with processing speed in healthy older adults. Neuroimage. 2015;123:42-50.</w:t>
      </w:r>
    </w:p>
    <w:p w14:paraId="0E54125F" w14:textId="0DD07F2A" w:rsidR="00D32E3B" w:rsidRDefault="0006003A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fldChar w:fldCharType="end"/>
      </w:r>
    </w:p>
    <w:p w14:paraId="12AB25A2" w14:textId="77777777" w:rsidR="00D32E3B" w:rsidRDefault="00D32E3B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br w:type="page"/>
      </w:r>
    </w:p>
    <w:p w14:paraId="651B71BE" w14:textId="77777777" w:rsidR="00D32E3B" w:rsidRPr="005546E4" w:rsidRDefault="00D32E3B" w:rsidP="00D32E3B">
      <w:pPr>
        <w:spacing w:line="360" w:lineRule="auto"/>
        <w:jc w:val="both"/>
        <w:rPr>
          <w:rFonts w:ascii="Times New Roman" w:eastAsia="Times New Roman" w:hAnsi="Times New Roman" w:cs="Times New Roman"/>
          <w:b/>
        </w:rPr>
      </w:pPr>
      <w:r w:rsidRPr="00661F14">
        <w:rPr>
          <w:rFonts w:ascii="Times New Roman" w:eastAsia="Times New Roman" w:hAnsi="Times New Roman" w:cs="Times New Roman"/>
          <w:b/>
          <w:lang w:val="en-US"/>
        </w:rPr>
        <w:lastRenderedPageBreak/>
        <w:t>Supplementary Figure 1 Variable contributions (cross-loadings) in modes 2 and 3</w:t>
      </w:r>
    </w:p>
    <w:p w14:paraId="68E7610F" w14:textId="07E51D66" w:rsidR="00D32E3B" w:rsidRDefault="001B0AC4" w:rsidP="00D32E3B">
      <w:pPr>
        <w:spacing w:line="360" w:lineRule="auto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drawing>
          <wp:inline distT="0" distB="0" distL="0" distR="0" wp14:anchorId="7BA58FCB" wp14:editId="5FDF3F0E">
            <wp:extent cx="6283325" cy="3425190"/>
            <wp:effectExtent l="0" t="0" r="3175" b="3810"/>
            <wp:docPr id="1986392513" name="Picture 1" descr="A close-up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6392513" name="Picture 1" descr="A close-up of a graph&#10;&#10;AI-generated content may be incorrect.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83325" cy="3425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8370E4" w14:textId="77777777" w:rsidR="00D32E3B" w:rsidRPr="00661F14" w:rsidRDefault="00D32E3B" w:rsidP="00D32E3B">
      <w:pPr>
        <w:spacing w:line="360" w:lineRule="auto"/>
        <w:jc w:val="both"/>
        <w:rPr>
          <w:rFonts w:ascii="Times New Roman" w:eastAsia="Times New Roman" w:hAnsi="Times New Roman" w:cs="Times New Roman"/>
          <w:bCs/>
        </w:rPr>
      </w:pPr>
      <w:r w:rsidRPr="00661F14">
        <w:rPr>
          <w:rFonts w:ascii="Times New Roman" w:eastAsia="Times New Roman" w:hAnsi="Times New Roman" w:cs="Times New Roman"/>
          <w:bCs/>
        </w:rPr>
        <w:t>Supplementary Figure 1: The top panel shows the crossing loadings of risk and protective factors for each individual cohort in mode 2 (1a), mode 2 but separated by each cohort (1b), in mode 3 (1c), and in mode 3 but separated by cohort (1d). The bottom panel shows the cross loadings of cognitive</w:t>
      </w:r>
      <w:r>
        <w:rPr>
          <w:rFonts w:ascii="Times New Roman" w:eastAsia="Times New Roman" w:hAnsi="Times New Roman" w:cs="Times New Roman"/>
          <w:bCs/>
        </w:rPr>
        <w:t xml:space="preserve"> and </w:t>
      </w:r>
      <w:r w:rsidRPr="00661F14">
        <w:rPr>
          <w:rFonts w:ascii="Times New Roman" w:eastAsia="Times New Roman" w:hAnsi="Times New Roman" w:cs="Times New Roman"/>
          <w:bCs/>
        </w:rPr>
        <w:t>depressive symptoms for each individual cohort in mode 2 (1a), mode 2 but separated by each cohort (1b), in mode 3 (1c), and in mode 3 but separated by cohort (1d). Cross-loadings outside of the black circle indicates a positive loading while those inside of the black circle refers a negative loading.</w:t>
      </w:r>
    </w:p>
    <w:p w14:paraId="408E98A5" w14:textId="77777777" w:rsidR="00D32E3B" w:rsidRDefault="00D32E3B" w:rsidP="00D32E3B">
      <w:pPr>
        <w:spacing w:line="360" w:lineRule="auto"/>
        <w:jc w:val="both"/>
        <w:rPr>
          <w:rFonts w:ascii="Times New Roman" w:eastAsia="Times New Roman" w:hAnsi="Times New Roman" w:cs="Times New Roman"/>
          <w:b/>
        </w:rPr>
      </w:pPr>
    </w:p>
    <w:p w14:paraId="3B6787C6" w14:textId="77777777" w:rsidR="007F3FE3" w:rsidRPr="006324E0" w:rsidRDefault="007F3FE3">
      <w:pPr>
        <w:rPr>
          <w:rFonts w:ascii="Times New Roman" w:hAnsi="Times New Roman" w:cs="Times New Roman"/>
          <w:color w:val="000000" w:themeColor="text1"/>
        </w:rPr>
      </w:pPr>
    </w:p>
    <w:sectPr w:rsidR="007F3FE3" w:rsidRPr="006324E0" w:rsidSect="00C5430B">
      <w:pgSz w:w="11906" w:h="16838"/>
      <w:pgMar w:top="1440" w:right="1440" w:bottom="1440" w:left="57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1C2E23" w14:textId="77777777" w:rsidR="00F43EB6" w:rsidRDefault="00F43EB6" w:rsidP="00C5430B">
      <w:pPr>
        <w:spacing w:after="0" w:line="240" w:lineRule="auto"/>
      </w:pPr>
      <w:r>
        <w:separator/>
      </w:r>
    </w:p>
  </w:endnote>
  <w:endnote w:type="continuationSeparator" w:id="0">
    <w:p w14:paraId="020F020E" w14:textId="77777777" w:rsidR="00F43EB6" w:rsidRDefault="00F43EB6" w:rsidP="00C543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29882369"/>
      <w:docPartObj>
        <w:docPartGallery w:val="Page Numbers (Bottom of Page)"/>
        <w:docPartUnique/>
      </w:docPartObj>
    </w:sdtPr>
    <w:sdtContent>
      <w:p w14:paraId="6E61361D" w14:textId="3A44DE9A" w:rsidR="00AE4FDF" w:rsidRDefault="00AE4FDF" w:rsidP="005F7EB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9F10533" w14:textId="77777777" w:rsidR="00AE4FDF" w:rsidRDefault="00AE4FDF" w:rsidP="00AE4FD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34352179"/>
      <w:docPartObj>
        <w:docPartGallery w:val="Page Numbers (Bottom of Page)"/>
        <w:docPartUnique/>
      </w:docPartObj>
    </w:sdtPr>
    <w:sdtContent>
      <w:p w14:paraId="1373BBD5" w14:textId="57063CC7" w:rsidR="00AE4FDF" w:rsidRDefault="00AE4FDF" w:rsidP="005F7EB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  <w:noProof/>
          </w:rPr>
          <w:t>9</w:t>
        </w:r>
        <w:r>
          <w:rPr>
            <w:rStyle w:val="PageNumber"/>
          </w:rPr>
          <w:fldChar w:fldCharType="end"/>
        </w:r>
      </w:p>
    </w:sdtContent>
  </w:sdt>
  <w:p w14:paraId="27F8EB9D" w14:textId="77777777" w:rsidR="00AE4FDF" w:rsidRDefault="00AE4FDF" w:rsidP="00AE4FD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ED04571" w14:textId="77777777" w:rsidR="00F43EB6" w:rsidRDefault="00F43EB6" w:rsidP="00C5430B">
      <w:pPr>
        <w:spacing w:after="0" w:line="240" w:lineRule="auto"/>
      </w:pPr>
      <w:r>
        <w:separator/>
      </w:r>
    </w:p>
  </w:footnote>
  <w:footnote w:type="continuationSeparator" w:id="0">
    <w:p w14:paraId="33C287FD" w14:textId="77777777" w:rsidR="00F43EB6" w:rsidRDefault="00F43EB6" w:rsidP="00C543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F043BFF"/>
    <w:multiLevelType w:val="hybridMultilevel"/>
    <w:tmpl w:val="82D6F438"/>
    <w:lvl w:ilvl="0" w:tplc="5B288B18">
      <w:start w:val="2"/>
      <w:numFmt w:val="bullet"/>
      <w:lvlText w:val=""/>
      <w:lvlJc w:val="left"/>
      <w:pPr>
        <w:ind w:left="-633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8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80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52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24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296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368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440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127" w:hanging="360"/>
      </w:pPr>
      <w:rPr>
        <w:rFonts w:ascii="Wingdings" w:hAnsi="Wingdings" w:hint="default"/>
      </w:rPr>
    </w:lvl>
  </w:abstractNum>
  <w:num w:numId="1" w16cid:durableId="93528258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62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rstzf9i5edp0ex222pf9scfpezrzrdzzva&quot;&gt;My EndNote Library_PWH_BLAM_20210602&lt;record-ids&gt;&lt;item&gt;1632&lt;/item&gt;&lt;item&gt;1816&lt;/item&gt;&lt;item&gt;1843&lt;/item&gt;&lt;item&gt;1934&lt;/item&gt;&lt;item&gt;2130&lt;/item&gt;&lt;item&gt;2132&lt;/item&gt;&lt;item&gt;2266&lt;/item&gt;&lt;item&gt;2267&lt;/item&gt;&lt;item&gt;2268&lt;/item&gt;&lt;item&gt;2269&lt;/item&gt;&lt;/record-ids&gt;&lt;/item&gt;&lt;/Libraries&gt;"/>
  </w:docVars>
  <w:rsids>
    <w:rsidRoot w:val="00C5430B"/>
    <w:rsid w:val="00006378"/>
    <w:rsid w:val="0006003A"/>
    <w:rsid w:val="00075931"/>
    <w:rsid w:val="00086CA7"/>
    <w:rsid w:val="000B37AC"/>
    <w:rsid w:val="000C3CD7"/>
    <w:rsid w:val="0011116E"/>
    <w:rsid w:val="0014118E"/>
    <w:rsid w:val="00143E6D"/>
    <w:rsid w:val="00143F9A"/>
    <w:rsid w:val="0014661A"/>
    <w:rsid w:val="00161B86"/>
    <w:rsid w:val="001642D0"/>
    <w:rsid w:val="001A620E"/>
    <w:rsid w:val="001B0AC4"/>
    <w:rsid w:val="001D0D45"/>
    <w:rsid w:val="001D3F05"/>
    <w:rsid w:val="001E49F5"/>
    <w:rsid w:val="00244DAC"/>
    <w:rsid w:val="0024630D"/>
    <w:rsid w:val="0026644A"/>
    <w:rsid w:val="00270912"/>
    <w:rsid w:val="00284861"/>
    <w:rsid w:val="00294DB6"/>
    <w:rsid w:val="002B20D2"/>
    <w:rsid w:val="002C5FAD"/>
    <w:rsid w:val="002D2493"/>
    <w:rsid w:val="00356CA3"/>
    <w:rsid w:val="003639A8"/>
    <w:rsid w:val="00375A76"/>
    <w:rsid w:val="0040645B"/>
    <w:rsid w:val="00415AEC"/>
    <w:rsid w:val="004840F8"/>
    <w:rsid w:val="00497B6E"/>
    <w:rsid w:val="004C2589"/>
    <w:rsid w:val="004D07E1"/>
    <w:rsid w:val="00500014"/>
    <w:rsid w:val="00546CEF"/>
    <w:rsid w:val="006324E0"/>
    <w:rsid w:val="006336FF"/>
    <w:rsid w:val="0066258C"/>
    <w:rsid w:val="00681754"/>
    <w:rsid w:val="00681DCE"/>
    <w:rsid w:val="006B0483"/>
    <w:rsid w:val="006B1063"/>
    <w:rsid w:val="006D77B0"/>
    <w:rsid w:val="006E3853"/>
    <w:rsid w:val="006F7453"/>
    <w:rsid w:val="007005DB"/>
    <w:rsid w:val="00711202"/>
    <w:rsid w:val="0074056A"/>
    <w:rsid w:val="00741ED3"/>
    <w:rsid w:val="00764F82"/>
    <w:rsid w:val="007E7C7E"/>
    <w:rsid w:val="007F3FE3"/>
    <w:rsid w:val="008003A3"/>
    <w:rsid w:val="008074FD"/>
    <w:rsid w:val="00845BA1"/>
    <w:rsid w:val="008756CC"/>
    <w:rsid w:val="008976BE"/>
    <w:rsid w:val="008B2F6E"/>
    <w:rsid w:val="008C212A"/>
    <w:rsid w:val="008E7963"/>
    <w:rsid w:val="008F0F00"/>
    <w:rsid w:val="008F11D8"/>
    <w:rsid w:val="009204E3"/>
    <w:rsid w:val="0093764A"/>
    <w:rsid w:val="00981CCE"/>
    <w:rsid w:val="009B6929"/>
    <w:rsid w:val="009C10DF"/>
    <w:rsid w:val="009D1E5E"/>
    <w:rsid w:val="009D768B"/>
    <w:rsid w:val="00A65530"/>
    <w:rsid w:val="00A66BC5"/>
    <w:rsid w:val="00A66D56"/>
    <w:rsid w:val="00AA52E6"/>
    <w:rsid w:val="00AB1B74"/>
    <w:rsid w:val="00AB4940"/>
    <w:rsid w:val="00AE42A8"/>
    <w:rsid w:val="00AE43F3"/>
    <w:rsid w:val="00AE4FDF"/>
    <w:rsid w:val="00AF1EF7"/>
    <w:rsid w:val="00AF4966"/>
    <w:rsid w:val="00B33F2F"/>
    <w:rsid w:val="00B42471"/>
    <w:rsid w:val="00B53643"/>
    <w:rsid w:val="00B82A8D"/>
    <w:rsid w:val="00BB169A"/>
    <w:rsid w:val="00BB5738"/>
    <w:rsid w:val="00BC1C06"/>
    <w:rsid w:val="00BD7388"/>
    <w:rsid w:val="00BE478F"/>
    <w:rsid w:val="00C0583F"/>
    <w:rsid w:val="00C13FB7"/>
    <w:rsid w:val="00C5430B"/>
    <w:rsid w:val="00C62099"/>
    <w:rsid w:val="00C948DD"/>
    <w:rsid w:val="00CD0F64"/>
    <w:rsid w:val="00CE4C23"/>
    <w:rsid w:val="00CF2095"/>
    <w:rsid w:val="00D043A8"/>
    <w:rsid w:val="00D32E3B"/>
    <w:rsid w:val="00D4389F"/>
    <w:rsid w:val="00D84576"/>
    <w:rsid w:val="00D87332"/>
    <w:rsid w:val="00DA5DFE"/>
    <w:rsid w:val="00E00CED"/>
    <w:rsid w:val="00E34783"/>
    <w:rsid w:val="00E431E2"/>
    <w:rsid w:val="00E60B20"/>
    <w:rsid w:val="00E81E9C"/>
    <w:rsid w:val="00EC4A69"/>
    <w:rsid w:val="00ED1C83"/>
    <w:rsid w:val="00EE1113"/>
    <w:rsid w:val="00EE7E83"/>
    <w:rsid w:val="00F2556F"/>
    <w:rsid w:val="00F26A86"/>
    <w:rsid w:val="00F43EB6"/>
    <w:rsid w:val="00F462B2"/>
    <w:rsid w:val="00F945AA"/>
    <w:rsid w:val="00FA6DA6"/>
    <w:rsid w:val="00FB53E2"/>
    <w:rsid w:val="00FE17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B179C6"/>
  <w15:chartTrackingRefBased/>
  <w15:docId w15:val="{34EAA5A1-F09F-8D47-BE0C-3F72428849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HK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0B20"/>
  </w:style>
  <w:style w:type="paragraph" w:styleId="Heading1">
    <w:name w:val="heading 1"/>
    <w:basedOn w:val="Normal"/>
    <w:next w:val="Normal"/>
    <w:link w:val="Heading1Char"/>
    <w:uiPriority w:val="9"/>
    <w:qFormat/>
    <w:rsid w:val="00C5430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5430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5430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5430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5430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5430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5430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5430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5430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5430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5430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5430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5430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5430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5430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5430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5430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5430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5430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5430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5430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5430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5430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5430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5430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5430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5430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5430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5430B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C543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430B"/>
  </w:style>
  <w:style w:type="paragraph" w:styleId="Footer">
    <w:name w:val="footer"/>
    <w:basedOn w:val="Normal"/>
    <w:link w:val="FooterChar"/>
    <w:uiPriority w:val="99"/>
    <w:unhideWhenUsed/>
    <w:rsid w:val="00C543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5430B"/>
  </w:style>
  <w:style w:type="character" w:styleId="Hyperlink">
    <w:name w:val="Hyperlink"/>
    <w:basedOn w:val="DefaultParagraphFont"/>
    <w:uiPriority w:val="99"/>
    <w:unhideWhenUsed/>
    <w:rsid w:val="00C5430B"/>
    <w:rPr>
      <w:color w:val="467886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6003A"/>
    <w:pPr>
      <w:spacing w:after="0"/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003A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06003A"/>
    <w:pPr>
      <w:spacing w:line="240" w:lineRule="auto"/>
    </w:pPr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06003A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AE4F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153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7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09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2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8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4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63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6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9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7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5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6D7647C-84E5-3240-8612-6D7FF45787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0</Pages>
  <Words>4796</Words>
  <Characters>27340</Characters>
  <Application>Microsoft Office Word</Application>
  <DocSecurity>0</DocSecurity>
  <Lines>227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0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ijing Zheng (MEDT)</dc:creator>
  <cp:keywords/>
  <dc:description/>
  <cp:lastModifiedBy>Bonnie Lam</cp:lastModifiedBy>
  <cp:revision>5</cp:revision>
  <cp:lastPrinted>2025-07-03T04:39:00Z</cp:lastPrinted>
  <dcterms:created xsi:type="dcterms:W3CDTF">2025-07-21T06:31:00Z</dcterms:created>
  <dcterms:modified xsi:type="dcterms:W3CDTF">2025-07-23T09:07:00Z</dcterms:modified>
</cp:coreProperties>
</file>